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22F3C8F8"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w:t>
      </w:r>
      <w:r w:rsidR="003E6469">
        <w:rPr>
          <w:rFonts w:cs="Times New Roman"/>
          <w:i/>
          <w:iCs/>
          <w:color w:val="000000" w:themeColor="text1"/>
        </w:rPr>
        <w:t>,</w:t>
      </w:r>
      <w:r w:rsidR="001F473C" w:rsidRPr="001F473C">
        <w:rPr>
          <w:rFonts w:cs="Times New Roman"/>
          <w:i/>
          <w:iCs/>
          <w:color w:val="000000" w:themeColor="text1"/>
        </w:rPr>
        <w:t xml:space="preserve"> not fire weather conditions</w:t>
      </w:r>
      <w:r w:rsidR="003E6469">
        <w:rPr>
          <w:rFonts w:cs="Times New Roman"/>
          <w:i/>
          <w:iCs/>
          <w:color w:val="000000" w:themeColor="text1"/>
        </w:rPr>
        <w:t>,</w:t>
      </w:r>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Pr>
          <w:rStyle w:val="FootnoteReference"/>
          <w:rFonts w:cs="Times New Roman"/>
        </w:rPr>
        <w:footnoteReference w:id="2"/>
      </w:r>
      <w:r w:rsidR="008A0969">
        <w:rPr>
          <w:rFonts w:cs="Times New Roman"/>
          <w:vertAlign w:val="superscript"/>
        </w:rPr>
        <w:t>,</w:t>
      </w:r>
      <w:r w:rsidR="008A0969">
        <w:rPr>
          <w:rStyle w:val="FootnoteReference"/>
          <w:rFonts w:cs="Times New Roman"/>
        </w:rPr>
        <w:footnoteReference w:id="3"/>
      </w:r>
      <w:r w:rsidRPr="001F473C">
        <w:rPr>
          <w:rFonts w:cs="Times New Roman"/>
        </w:rPr>
        <w:t>, Chad Hoffman</w:t>
      </w:r>
      <w:r w:rsidR="008A0969">
        <w:rPr>
          <w:rStyle w:val="FootnoteReference"/>
          <w:rFonts w:cs="Times New Roman"/>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Pr>
          <w:rStyle w:val="FootnoteReference"/>
          <w:rFonts w:cs="Times New Roman"/>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Pr>
          <w:rStyle w:val="FootnoteReference"/>
          <w:rFonts w:cs="Times New Roman"/>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Pr>
          <w:rStyle w:val="FootnoteReference"/>
          <w:rFonts w:cs="Times New Roman"/>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670566">
      <w:pPr>
        <w:pStyle w:val="Heading2"/>
      </w:pPr>
      <w:r w:rsidRPr="001F473C">
        <w:t>Abstrac</w:t>
      </w:r>
      <w:r w:rsidR="000E2E4A" w:rsidRPr="001F473C">
        <w:t>t</w:t>
      </w:r>
      <w:r w:rsidRPr="001F473C">
        <w:t xml:space="preserve"> </w:t>
      </w:r>
    </w:p>
    <w:p w14:paraId="4DC44DA8" w14:textId="6599DE15"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w:t>
      </w:r>
      <w:r w:rsidR="0095143C">
        <w:rPr>
          <w:rFonts w:cs="Times New Roman"/>
          <w:highlight w:val="white"/>
        </w:rPr>
        <w:t>i</w:t>
      </w:r>
      <w:r w:rsidRPr="001F473C">
        <w:rPr>
          <w:rFonts w:cs="Times New Roman"/>
          <w:highlight w:val="white"/>
        </w:rPr>
        <w:t>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Early post-fire boreal forests (10-15 years postfire) are often dominated by mixed conifer-broadleaf or broadleaf regeneration,</w:t>
      </w:r>
      <w:r w:rsidR="00670566">
        <w:rPr>
          <w:rFonts w:cs="Times New Roman"/>
          <w:highlight w:val="white"/>
        </w:rPr>
        <w:t xml:space="preserve"> </w:t>
      </w:r>
      <w:r w:rsidR="00B470A1" w:rsidRPr="001F473C">
        <w:rPr>
          <w:rFonts w:cs="Times New Roman"/>
          <w:highlight w:val="white"/>
        </w:rPr>
        <w:t xml:space="preserve">considered less </w:t>
      </w:r>
      <w:r w:rsidRPr="001F473C">
        <w:rPr>
          <w:rFonts w:cs="Times New Roman"/>
          <w:highlight w:val="white"/>
        </w:rPr>
        <w:t>flammab</w:t>
      </w:r>
      <w:r w:rsidR="00B470A1" w:rsidRPr="001F473C">
        <w:rPr>
          <w:rFonts w:cs="Times New Roman"/>
          <w:highlight w:val="white"/>
        </w:rPr>
        <w:t xml:space="preserve">le due to the higher foliar moisture of </w:t>
      </w:r>
      <w:r w:rsidR="00670566">
        <w:rPr>
          <w:rFonts w:cs="Times New Roman"/>
          <w:highlight w:val="white"/>
        </w:rPr>
        <w:t>broadleaf</w:t>
      </w:r>
      <w:r w:rsidR="00670566" w:rsidRPr="001F473C">
        <w:rPr>
          <w:rFonts w:cs="Times New Roman"/>
          <w:highlight w:val="white"/>
        </w:rPr>
        <w:t xml:space="preserve"> </w:t>
      </w:r>
      <w:r w:rsidR="00B470A1" w:rsidRPr="001F473C">
        <w:rPr>
          <w:rFonts w:cs="Times New Roman"/>
          <w:highlight w:val="white"/>
        </w:rPr>
        <w:t>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w:t>
      </w:r>
      <w:r w:rsidR="00670566">
        <w:rPr>
          <w:rFonts w:cs="Times New Roman"/>
          <w:highlight w:val="white"/>
        </w:rPr>
        <w:t xml:space="preserve"> and climate</w:t>
      </w:r>
      <w:r w:rsidRPr="001F473C">
        <w:rPr>
          <w:rFonts w:cs="Times New Roman"/>
          <w:highlight w:val="white"/>
        </w:rPr>
        <w:t xml:space="preserve"> </w:t>
      </w:r>
      <w:r w:rsidR="009941A8">
        <w:rPr>
          <w:rFonts w:cs="Times New Roman"/>
          <w:highlight w:val="white"/>
        </w:rPr>
        <w:t xml:space="preserve">combined with </w:t>
      </w:r>
      <w:r w:rsidRPr="001F473C">
        <w:rPr>
          <w:rFonts w:cs="Times New Roman"/>
          <w:highlight w:val="white"/>
        </w:rPr>
        <w:t xml:space="preserve">the emergence of novel </w:t>
      </w:r>
      <w:r w:rsidR="00670566">
        <w:rPr>
          <w:rFonts w:cs="Times New Roman"/>
          <w:highlight w:val="white"/>
        </w:rPr>
        <w:t xml:space="preserve">broadleaf </w:t>
      </w:r>
      <w:r w:rsidRPr="001F473C">
        <w:rPr>
          <w:rFonts w:cs="Times New Roman"/>
          <w:highlight w:val="white"/>
        </w:rPr>
        <w:t>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w:t>
      </w:r>
      <w:r w:rsidR="009941A8">
        <w:rPr>
          <w:rFonts w:cs="Times New Roman"/>
          <w:highlight w:val="white"/>
        </w:rPr>
        <w:t>used a physics-based fire behavior model (</w:t>
      </w:r>
      <w:r w:rsidRPr="001F473C">
        <w:rPr>
          <w:rFonts w:cs="Times New Roman"/>
          <w:highlight w:val="white"/>
        </w:rPr>
        <w:t>the Wildland-Urban Interface Fire Dynamics Simulator)</w:t>
      </w:r>
      <w:r w:rsidR="00B470A1" w:rsidRPr="001F473C">
        <w:rPr>
          <w:rFonts w:cs="Times New Roman"/>
          <w:highlight w:val="white"/>
        </w:rPr>
        <w:t xml:space="preserve"> to </w:t>
      </w:r>
      <w:r w:rsidR="009941A8">
        <w:rPr>
          <w:rFonts w:cs="Times New Roman"/>
          <w:highlight w:val="white"/>
        </w:rPr>
        <w:t>simulate</w:t>
      </w:r>
      <w:r w:rsidR="00B470A1" w:rsidRPr="001F473C">
        <w:rPr>
          <w:rFonts w:cs="Times New Roman"/>
          <w:highlight w:val="white"/>
        </w:rPr>
        <w:t xml:space="preserve"> how these unique patterns of fuel influence </w:t>
      </w:r>
      <w:r w:rsidR="009941A8">
        <w:rPr>
          <w:rFonts w:cs="Times New Roman"/>
          <w:highlight w:val="white"/>
        </w:rPr>
        <w:t>potential</w:t>
      </w:r>
      <w:r w:rsidR="00B470A1" w:rsidRPr="001F473C">
        <w:rPr>
          <w:rFonts w:cs="Times New Roman"/>
          <w:highlight w:val="white"/>
        </w:rPr>
        <w:t xml:space="preserve"> rate</w:t>
      </w:r>
      <w:r w:rsidR="009941A8">
        <w:rPr>
          <w:rFonts w:cs="Times New Roman"/>
          <w:highlight w:val="white"/>
        </w:rPr>
        <w:t>s</w:t>
      </w:r>
      <w:r w:rsidR="00B470A1" w:rsidRPr="001F473C">
        <w:rPr>
          <w:rFonts w:cs="Times New Roman"/>
          <w:highlight w:val="white"/>
        </w:rPr>
        <w:t xml:space="preserve"> and sustainability of fire spread. In </w:t>
      </w:r>
      <w:r w:rsidR="00670566">
        <w:rPr>
          <w:rFonts w:cs="Times New Roman"/>
          <w:highlight w:val="white"/>
        </w:rPr>
        <w:t xml:space="preserve">once-burned </w:t>
      </w:r>
      <w:r w:rsidR="00D51FB4">
        <w:rPr>
          <w:rFonts w:cs="Times New Roman"/>
          <w:highlight w:val="white"/>
        </w:rPr>
        <w:t>forests dominated by</w:t>
      </w:r>
      <w:r w:rsidR="00670566">
        <w:rPr>
          <w:rFonts w:cs="Times New Roman"/>
          <w:highlight w:val="white"/>
        </w:rPr>
        <w:t xml:space="preserve"> mixed </w:t>
      </w:r>
      <w:r w:rsidR="009941A8">
        <w:rPr>
          <w:rFonts w:cs="Times New Roman"/>
          <w:highlight w:val="white"/>
        </w:rPr>
        <w:t xml:space="preserve">conifer-broadleaf </w:t>
      </w:r>
      <w:r w:rsidR="00670566">
        <w:rPr>
          <w:rFonts w:cs="Times New Roman"/>
          <w:highlight w:val="white"/>
        </w:rPr>
        <w:t>regeneration</w:t>
      </w:r>
      <w:r w:rsidR="00B470A1" w:rsidRPr="001F473C">
        <w:rPr>
          <w:rFonts w:cs="Times New Roman"/>
          <w:highlight w:val="white"/>
        </w:rPr>
        <w:t xml:space="preserve">, </w:t>
      </w:r>
      <w:r w:rsidR="00F96E59" w:rsidRPr="001F473C">
        <w:rPr>
          <w:rFonts w:cs="Times New Roman"/>
          <w:highlight w:val="white"/>
        </w:rPr>
        <w:t xml:space="preserve">extreme fire weather conditions allowed for sustained fire spread, suggesting that intense fire conditions can enable </w:t>
      </w:r>
      <w:r w:rsidR="00670566">
        <w:rPr>
          <w:rFonts w:cs="Times New Roman"/>
          <w:highlight w:val="white"/>
        </w:rPr>
        <w:t>reburning, even 10 to 15 years following a previous high-severity fire</w:t>
      </w:r>
      <w:r w:rsidR="00F96E59" w:rsidRPr="001F473C">
        <w:rPr>
          <w:rFonts w:cs="Times New Roman"/>
          <w:highlight w:val="white"/>
        </w:rPr>
        <w:t xml:space="preserve">. </w:t>
      </w:r>
      <w:r w:rsidRPr="001F473C">
        <w:rPr>
          <w:rFonts w:cs="Times New Roman"/>
          <w:highlight w:val="white"/>
        </w:rPr>
        <w:t xml:space="preserve">However, fire </w:t>
      </w:r>
      <w:r w:rsidRPr="001F473C">
        <w:rPr>
          <w:rFonts w:cs="Times New Roman"/>
          <w:highlight w:val="white"/>
        </w:rPr>
        <w:lastRenderedPageBreak/>
        <w:t xml:space="preserve">spread was not sustained in thrice-burned </w:t>
      </w:r>
      <w:r w:rsidR="00FC64B2" w:rsidRPr="001F473C">
        <w:rPr>
          <w:rFonts w:cs="Times New Roman"/>
          <w:highlight w:val="white"/>
        </w:rPr>
        <w:t xml:space="preserve">regenerating </w:t>
      </w:r>
      <w:r w:rsidR="00670566">
        <w:rPr>
          <w:rFonts w:cs="Times New Roman"/>
          <w:highlight w:val="white"/>
        </w:rPr>
        <w:t xml:space="preserve">broadleaf </w:t>
      </w:r>
      <w:r w:rsidR="00FC64B2" w:rsidRPr="001F473C">
        <w:rPr>
          <w:rFonts w:cs="Times New Roman"/>
          <w:highlight w:val="white"/>
        </w:rPr>
        <w:t>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r w:rsidR="00670566">
        <w:rPr>
          <w:rFonts w:cs="Times New Roman"/>
          <w:color w:val="000000" w:themeColor="text1"/>
          <w:highlight w:val="white"/>
          <w:shd w:val="clear" w:color="auto" w:fill="000000" w:themeFill="text1"/>
        </w:rPr>
        <w:t>Crown f</w:t>
      </w:r>
      <w:r w:rsidRPr="001F473C">
        <w:rPr>
          <w:rFonts w:cs="Times New Roman"/>
          <w:color w:val="000000" w:themeColor="text1"/>
          <w:highlight w:val="white"/>
          <w:shd w:val="clear" w:color="auto" w:fill="000000" w:themeFill="text1"/>
        </w:rPr>
        <w:t xml:space="preserve">ire traveled an average of 50 m into thrice-burned </w:t>
      </w:r>
      <w:r w:rsidR="00FC64B2" w:rsidRPr="001F473C">
        <w:rPr>
          <w:rFonts w:cs="Times New Roman"/>
          <w:color w:val="000000" w:themeColor="text1"/>
          <w:highlight w:val="white"/>
          <w:shd w:val="clear" w:color="auto" w:fill="000000" w:themeFill="text1"/>
        </w:rPr>
        <w:t>forests</w:t>
      </w:r>
      <w:r w:rsidR="00D51FB4">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fire spread may be possible in once-burned</w:t>
      </w:r>
      <w:r w:rsidR="00670566">
        <w:rPr>
          <w:rFonts w:cs="Times New Roman"/>
          <w:highlight w:val="white"/>
        </w:rPr>
        <w:t xml:space="preserve"> regenerating</w:t>
      </w:r>
      <w:r w:rsidR="00B470A1" w:rsidRPr="001F473C">
        <w:rPr>
          <w:rFonts w:cs="Times New Roman"/>
          <w:highlight w:val="white"/>
        </w:rPr>
        <w:t xml:space="preserve">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r w:rsidR="003C5704" w:rsidRPr="001F473C">
        <w:rPr>
          <w:rFonts w:cs="Times New Roman"/>
          <w:highlight w:val="white"/>
        </w:rPr>
        <w:t>10–15-year</w:t>
      </w:r>
      <w:r w:rsidR="00FC64B2" w:rsidRPr="001F473C">
        <w:rPr>
          <w:rFonts w:cs="Times New Roman"/>
          <w:highlight w:val="white"/>
        </w:rPr>
        <w:t xml:space="preserve"> window post-fire.</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0" w:name="_heading=h.gjdgxs" w:colFirst="0" w:colLast="0"/>
      <w:bookmarkEnd w:id="0"/>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60723C2E" w:rsidR="00FD1B39" w:rsidRPr="001F473C" w:rsidRDefault="002525A6" w:rsidP="00F14834">
      <w:pPr>
        <w:pStyle w:val="Heading2"/>
        <w:numPr>
          <w:ilvl w:val="0"/>
          <w:numId w:val="7"/>
        </w:numPr>
      </w:pPr>
      <w:r w:rsidRPr="001F473C">
        <w:lastRenderedPageBreak/>
        <w:t>Introduction</w:t>
      </w:r>
    </w:p>
    <w:p w14:paraId="71409326" w14:textId="56CC5642" w:rsidR="00EB4373" w:rsidRDefault="006D193E" w:rsidP="000E2E4A">
      <w:pPr>
        <w:ind w:firstLine="720"/>
        <w:rPr>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r w:rsidR="00670566">
        <w:rPr>
          <w:rFonts w:cs="Times New Roman"/>
        </w:rPr>
        <w:t xml:space="preserve">, threatening carbon storage </w:t>
      </w:r>
      <w:r w:rsidR="00B91684">
        <w:rPr>
          <w:rFonts w:cs="Times New Roman"/>
        </w:rPr>
        <w:fldChar w:fldCharType="begin"/>
      </w:r>
      <w:r w:rsidR="00B91684">
        <w:rPr>
          <w:rFonts w:cs="Times New Roman"/>
        </w:rPr>
        <w:instrText xml:space="preserve"> ADDIN ZOTERO_ITEM CSL_CITATION {"citationID":"luosdw5P","properties":{"formattedCitation":"(Balshi et al., 2009; Eckdahl et al., 2022)","plainCitation":"(Balshi et al., 2009; Eckdahl et al., 2022)","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schema":"https://github.com/citation-style-language/schema/raw/master/csl-citation.json"} </w:instrText>
      </w:r>
      <w:r w:rsidR="00B91684">
        <w:rPr>
          <w:rFonts w:cs="Times New Roman"/>
        </w:rPr>
        <w:fldChar w:fldCharType="separate"/>
      </w:r>
      <w:r w:rsidR="00B91684">
        <w:rPr>
          <w:rFonts w:cs="Times New Roman"/>
          <w:noProof/>
        </w:rPr>
        <w:t>(Balshi et al., 2009; Eckdahl et al., 2022)</w:t>
      </w:r>
      <w:r w:rsidR="00B91684">
        <w:rPr>
          <w:rFonts w:cs="Times New Roman"/>
        </w:rPr>
        <w:fldChar w:fldCharType="end"/>
      </w:r>
      <w:r w:rsidR="00B91684">
        <w:rPr>
          <w:rFonts w:cs="Times New Roman"/>
        </w:rPr>
        <w:t xml:space="preserve"> </w:t>
      </w:r>
      <w:r w:rsidR="00670566">
        <w:rPr>
          <w:rFonts w:cs="Times New Roman"/>
        </w:rPr>
        <w:t xml:space="preserve">and complicating fire management efforts </w:t>
      </w:r>
      <w:r w:rsidR="00E51954">
        <w:rPr>
          <w:rFonts w:cs="Times New Roman"/>
        </w:rPr>
        <w:fldChar w:fldCharType="begin"/>
      </w:r>
      <w:r w:rsidR="00B91684">
        <w:rPr>
          <w:rFonts w:cs="Times New Roman"/>
        </w:rPr>
        <w:instrText xml:space="preserve"> ADDIN ZOTERO_ITEM CSL_CITATION {"citationID":"UyqbB8r7","properties":{"formattedCitation":"(Whitman et al., 2024)","plainCitation":"(Whitman et al., 2024)","noteIndex":0},"citationItems":[{"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E51954">
        <w:rPr>
          <w:rFonts w:cs="Times New Roman"/>
        </w:rPr>
        <w:fldChar w:fldCharType="separate"/>
      </w:r>
      <w:r w:rsidR="00B91684">
        <w:rPr>
          <w:rFonts w:cs="Times New Roman"/>
          <w:noProof/>
        </w:rPr>
        <w:t>(Whitman et al., 2024)</w:t>
      </w:r>
      <w:r w:rsidR="00E51954">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w:t>
      </w:r>
      <w:r w:rsidR="009941A8">
        <w:rPr>
          <w:rFonts w:cs="Times New Roman"/>
        </w:rPr>
        <w:t xml:space="preserve">producing </w:t>
      </w:r>
      <w:r w:rsidR="00EF1F80" w:rsidRPr="001F473C">
        <w:rPr>
          <w:rFonts w:cs="Times New Roman"/>
        </w:rPr>
        <w:t>complete canopy mortality)</w:t>
      </w:r>
      <w:r w:rsidRPr="001F473C">
        <w:rPr>
          <w:rFonts w:cs="Times New Roman"/>
        </w:rPr>
        <w:t>, enforcing a ‘legacy lock’ on forest composition that allowed conifers, such as black spruce (</w:t>
      </w:r>
      <w:r w:rsidRPr="001F473C">
        <w:rPr>
          <w:rFonts w:cs="Times New Roman"/>
          <w:i/>
          <w:iCs/>
        </w:rPr>
        <w:t>Picea mariana</w:t>
      </w:r>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w:t>
      </w:r>
      <w:r w:rsidR="001470CC">
        <w:rPr>
          <w:rFonts w:cs="Times New Roman"/>
        </w:rPr>
        <w:t xml:space="preserve">in short intervals </w:t>
      </w:r>
      <w:r w:rsidR="000E2E4A" w:rsidRPr="001F473C">
        <w:rPr>
          <w:rFonts w:cs="Times New Roman"/>
        </w:rPr>
        <w:t>(</w:t>
      </w:r>
      <w:r w:rsidR="001470CC">
        <w:rPr>
          <w:rFonts w:cs="Times New Roman"/>
        </w:rPr>
        <w:t xml:space="preserve">defined as </w:t>
      </w:r>
      <w:r w:rsidR="000E2E4A" w:rsidRPr="001F473C">
        <w:rPr>
          <w:rFonts w:cs="Times New Roman"/>
        </w:rPr>
        <w:t>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w:t>
      </w:r>
      <w:r w:rsidR="00670566">
        <w:rPr>
          <w:rFonts w:cs="Times New Roman"/>
        </w:rPr>
        <w:t>broadleaf</w:t>
      </w:r>
      <w:r w:rsidR="00670566" w:rsidRPr="001F473C">
        <w:rPr>
          <w:rFonts w:cs="Times New Roman"/>
        </w:rPr>
        <w:t xml:space="preserve"> </w:t>
      </w:r>
      <w:r w:rsidR="000E2E4A" w:rsidRPr="001F473C">
        <w:rPr>
          <w:rFonts w:cs="Times New Roman"/>
        </w:rPr>
        <w:t xml:space="preserve">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r w:rsidR="009941A8">
        <w:rPr>
          <w:rFonts w:cs="Times New Roman"/>
        </w:rPr>
        <w:t xml:space="preserve">. </w:t>
      </w:r>
      <w:r w:rsidR="00670566">
        <w:rPr>
          <w:rFonts w:cs="Times New Roman"/>
        </w:rPr>
        <w:t>Broadleaf boreal forests</w:t>
      </w:r>
      <w:r w:rsidRPr="001F473C">
        <w:rPr>
          <w:rFonts w:cs="Times New Roman"/>
        </w:rPr>
        <w:t xml:space="preserve"> have historically been less capable of igniting and carrying fire spread </w:t>
      </w:r>
      <w:r w:rsidR="0073364C">
        <w:rPr>
          <w:rFonts w:cs="Times New Roman"/>
        </w:rPr>
        <w:fldChar w:fldCharType="begin"/>
      </w:r>
      <w:r w:rsidR="00714DBF">
        <w:rPr>
          <w:rFonts w:cs="Times New Roman"/>
        </w:rPr>
        <w:instrText xml:space="preserve"> ADDIN ZOTERO_ITEM CSL_CITATION {"citationID":"sp7TJgqd","properties":{"formattedCitation":"(Barrett et al., 2016)","plainCitation":"(Barrett et al., 2016)","noteIndex":0},"citationItems":[{"id":3592,"uris":["http://zotero.org/users/10601290/items/H39CDRP3","http://zotero.org/users/10601290/items/PAETZXRU"],"itemData":{"id":3592,"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DOI":"10.1002/ecs2.1572","ISSN":"2150-8925","issue":"11","language":"en","note":"_eprint: https://esajournals.onlinelibrary.wiley.com/doi/pdf/10.1002/ecs2.1572","page":"e01572","source":"Wiley Online Library","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w:t>
      </w:r>
      <w:r w:rsidR="001470CC">
        <w:rPr>
          <w:rFonts w:cs="Times New Roman"/>
        </w:rPr>
        <w:t xml:space="preserve">dominant </w:t>
      </w:r>
      <w:r w:rsidR="000B190E" w:rsidRPr="001F473C">
        <w:rPr>
          <w:rFonts w:cs="Times New Roman"/>
        </w:rPr>
        <w:t xml:space="preserve">species like birch </w:t>
      </w:r>
      <w:r w:rsidR="00AD516D">
        <w:rPr>
          <w:rFonts w:cs="Times New Roman"/>
        </w:rPr>
        <w:t>(</w:t>
      </w:r>
      <w:r w:rsidR="00AD516D">
        <w:rPr>
          <w:rFonts w:cs="Times New Roman"/>
          <w:i/>
          <w:iCs/>
        </w:rPr>
        <w:t xml:space="preserve">Betula neoalaskana) </w:t>
      </w:r>
      <w:r w:rsidR="000B190E" w:rsidRPr="001F473C">
        <w:rPr>
          <w:rFonts w:cs="Times New Roman"/>
        </w:rPr>
        <w:t>and aspen</w:t>
      </w:r>
      <w:r w:rsidR="00AD516D">
        <w:rPr>
          <w:rFonts w:cs="Times New Roman"/>
        </w:rPr>
        <w:t xml:space="preserve"> (</w:t>
      </w:r>
      <w:r w:rsidR="00AD516D">
        <w:rPr>
          <w:rFonts w:cs="Times New Roman"/>
          <w:i/>
          <w:iCs/>
        </w:rPr>
        <w:t>Populus tremuloides)</w:t>
      </w:r>
      <w:r w:rsidR="00670566">
        <w:rPr>
          <w:rFonts w:cs="Times New Roman"/>
          <w:i/>
          <w:iCs/>
        </w:rPr>
        <w:t xml:space="preserve">, </w:t>
      </w:r>
      <w:r w:rsidR="00670566">
        <w:rPr>
          <w:rFonts w:cs="Times New Roman"/>
        </w:rPr>
        <w:t xml:space="preserve">to such an extent that </w:t>
      </w:r>
      <w:r w:rsidR="00BB5406">
        <w:rPr>
          <w:rFonts w:cs="Times New Roman"/>
        </w:rPr>
        <w:t xml:space="preserve">fire </w:t>
      </w:r>
      <w:r w:rsidR="00670566">
        <w:rPr>
          <w:rFonts w:cs="Times New Roman"/>
        </w:rPr>
        <w:t xml:space="preserve">managers frequently rely on broadleaf </w:t>
      </w:r>
      <w:r w:rsidR="006175C9">
        <w:rPr>
          <w:rFonts w:cs="Times New Roman"/>
        </w:rPr>
        <w:t xml:space="preserve">forests </w:t>
      </w:r>
      <w:r w:rsidR="00670566">
        <w:rPr>
          <w:rFonts w:cs="Times New Roman"/>
        </w:rPr>
        <w:t>as fire breaks (Whitman et al. 2024).</w:t>
      </w:r>
      <w:r w:rsidR="000E2E4A" w:rsidRPr="001F473C">
        <w:rPr>
          <w:rFonts w:cs="Times New Roman"/>
        </w:rPr>
        <w:t xml:space="preserve"> </w:t>
      </w:r>
      <w:r w:rsidR="00EB4373">
        <w:rPr>
          <w:rFonts w:cs="Times New Roman"/>
        </w:rPr>
        <w:t xml:space="preserve">Based on </w:t>
      </w:r>
      <w:r w:rsidR="00BB5406">
        <w:rPr>
          <w:rFonts w:cs="Times New Roman"/>
        </w:rPr>
        <w:t xml:space="preserve">the </w:t>
      </w:r>
      <w:r w:rsidR="00EB4373">
        <w:rPr>
          <w:rFonts w:cs="Times New Roman"/>
        </w:rPr>
        <w:t>higher foliar moisture</w:t>
      </w:r>
      <w:r w:rsidR="00BB5406">
        <w:rPr>
          <w:rFonts w:cs="Times New Roman"/>
        </w:rPr>
        <w:t xml:space="preserve"> of broadleaf individuals</w:t>
      </w:r>
      <w:r w:rsidRPr="001F473C">
        <w:rPr>
          <w:rFonts w:cs="Times New Roman"/>
        </w:rPr>
        <w:t xml:space="preserve">, </w:t>
      </w:r>
      <w:r w:rsidR="00EB4373">
        <w:rPr>
          <w:rFonts w:cs="Times New Roman"/>
        </w:rPr>
        <w:t>several have hypothesized that an</w:t>
      </w:r>
      <w:r w:rsidRPr="001F473C">
        <w:rPr>
          <w:rFonts w:cs="Times New Roman"/>
        </w:rPr>
        <w:t xml:space="preserve"> increased presence of </w:t>
      </w:r>
      <w:r w:rsidR="00EB4373">
        <w:rPr>
          <w:rFonts w:cs="Times New Roman"/>
        </w:rPr>
        <w:t xml:space="preserve">broadleaf </w:t>
      </w:r>
      <w:r w:rsidRPr="001F473C">
        <w:rPr>
          <w:rFonts w:cs="Times New Roman"/>
        </w:rPr>
        <w:t xml:space="preserve">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w:t>
      </w:r>
      <w:r w:rsidR="003C5704">
        <w:rPr>
          <w:rFonts w:cs="Times New Roman"/>
        </w:rPr>
        <w:t>i.e., ‘self</w:t>
      </w:r>
      <w:r w:rsidRPr="001F473C">
        <w:rPr>
          <w:rFonts w:cs="Times New Roman"/>
        </w:rPr>
        <w:t xml:space="preserve">-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p>
    <w:p w14:paraId="7D370C2F" w14:textId="133E0E61" w:rsidR="000E2E4A" w:rsidRPr="001F473C" w:rsidRDefault="00E749C9" w:rsidP="000E2E4A">
      <w:pPr>
        <w:ind w:firstLine="720"/>
        <w:rPr>
          <w:rFonts w:cs="Times New Roman"/>
        </w:rPr>
      </w:pPr>
      <w:r w:rsidRPr="001F473C">
        <w:rPr>
          <w:rFonts w:cs="Times New Roman"/>
        </w:rPr>
        <w:t xml:space="preserve">However, the strength, reliability, and potential duration of </w:t>
      </w:r>
      <w:r w:rsidR="00EB4373">
        <w:rPr>
          <w:rFonts w:cs="Times New Roman"/>
        </w:rPr>
        <w:t xml:space="preserve">boreal </w:t>
      </w:r>
      <w:r w:rsidRPr="001F473C">
        <w:rPr>
          <w:rFonts w:cs="Times New Roman"/>
        </w:rPr>
        <w:t>self-regulation remains unclear, given t</w:t>
      </w:r>
      <w:r w:rsidR="00CF79B8" w:rsidRPr="001F473C">
        <w:rPr>
          <w:rFonts w:cs="Times New Roman"/>
        </w:rPr>
        <w:t xml:space="preserve">wo factors: one, </w:t>
      </w:r>
      <w:r w:rsidRPr="001F473C">
        <w:rPr>
          <w:rFonts w:cs="Times New Roman"/>
        </w:rPr>
        <w:t xml:space="preserve">ongoing reburning </w:t>
      </w:r>
      <w:r w:rsidR="00EB4373">
        <w:rPr>
          <w:rFonts w:cs="Times New Roman"/>
        </w:rPr>
        <w:t>may shift forest</w:t>
      </w:r>
      <w:r w:rsidRPr="001F473C">
        <w:rPr>
          <w:rFonts w:cs="Times New Roman"/>
        </w:rPr>
        <w:t xml:space="preserve"> community composition outside historic norms</w:t>
      </w:r>
      <w:r w:rsidR="00211568">
        <w:rPr>
          <w:rFonts w:cs="Times New Roman"/>
        </w:rPr>
        <w:t xml:space="preserve"> (Hayes and Buma, 2021)</w:t>
      </w:r>
      <w:r w:rsidR="00CF79B8" w:rsidRPr="001F473C">
        <w:rPr>
          <w:rFonts w:cs="Times New Roman"/>
        </w:rPr>
        <w:t xml:space="preserve"> and two, extreme fire weather </w:t>
      </w:r>
      <w:r w:rsidR="000B190E" w:rsidRPr="001F473C">
        <w:rPr>
          <w:rFonts w:cs="Times New Roman"/>
        </w:rPr>
        <w:t xml:space="preserve">conditions </w:t>
      </w:r>
      <w:r w:rsidR="00CF79B8" w:rsidRPr="001F473C">
        <w:rPr>
          <w:rFonts w:cs="Times New Roman"/>
        </w:rPr>
        <w:t>may overwhelm foliar moisture constraints</w:t>
      </w:r>
      <w:r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w:t>
      </w:r>
      <w:r w:rsidR="00EB4373">
        <w:rPr>
          <w:rFonts w:cs="Times New Roman"/>
        </w:rPr>
        <w:t>broadleaf</w:t>
      </w:r>
      <w:r w:rsidR="00EB4373" w:rsidRPr="001F473C">
        <w:rPr>
          <w:rFonts w:cs="Times New Roman"/>
        </w:rPr>
        <w:t xml:space="preserve"> </w:t>
      </w:r>
      <w:r w:rsidR="000E2E4A" w:rsidRPr="001F473C">
        <w:rPr>
          <w:rFonts w:cs="Times New Roman"/>
        </w:rPr>
        <w:t>self-</w:t>
      </w:r>
      <w:r w:rsidR="000E2E4A" w:rsidRPr="001F473C">
        <w:rPr>
          <w:rFonts w:cs="Times New Roman"/>
        </w:rPr>
        <w:lastRenderedPageBreak/>
        <w:t xml:space="preserve">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w:t>
      </w:r>
      <w:r w:rsidR="00211568">
        <w:rPr>
          <w:rFonts w:cs="Times New Roman"/>
        </w:rPr>
        <w:t>stronger</w:t>
      </w:r>
      <w:r w:rsidR="00211568" w:rsidRPr="001F473C">
        <w:rPr>
          <w:rFonts w:cs="Times New Roman"/>
        </w:rPr>
        <w:t xml:space="preserve"> </w:t>
      </w:r>
      <w:r w:rsidR="00CF79B8" w:rsidRPr="001F473C">
        <w:rPr>
          <w:rFonts w:cs="Times New Roman"/>
        </w:rPr>
        <w:t xml:space="preserve">understanding of </w:t>
      </w:r>
      <w:r w:rsidR="00BB5406">
        <w:rPr>
          <w:rFonts w:cs="Times New Roman"/>
        </w:rPr>
        <w:t xml:space="preserve">potential </w:t>
      </w:r>
      <w:r w:rsidR="00CF79B8" w:rsidRPr="001F473C">
        <w:rPr>
          <w:rFonts w:cs="Times New Roman"/>
        </w:rPr>
        <w:t xml:space="preserve">fire behavior in </w:t>
      </w:r>
      <w:r w:rsidR="000E2E4A" w:rsidRPr="001F473C">
        <w:rPr>
          <w:rFonts w:cs="Times New Roman"/>
        </w:rPr>
        <w:t xml:space="preserve">emerging </w:t>
      </w:r>
      <w:r w:rsidR="00EB4373">
        <w:rPr>
          <w:rFonts w:cs="Times New Roman"/>
        </w:rPr>
        <w:t>broadleaf</w:t>
      </w:r>
      <w:r w:rsidR="00CF79B8" w:rsidRPr="001F473C">
        <w:rPr>
          <w:rFonts w:cs="Times New Roman"/>
        </w:rPr>
        <w:t xml:space="preserve"> </w:t>
      </w:r>
      <w:r w:rsidR="000B190E" w:rsidRPr="001F473C">
        <w:rPr>
          <w:rFonts w:cs="Times New Roman"/>
        </w:rPr>
        <w:t>regeneration</w:t>
      </w:r>
      <w:r w:rsidR="00CF79B8" w:rsidRPr="001F473C">
        <w:rPr>
          <w:rFonts w:cs="Times New Roman"/>
        </w:rPr>
        <w:t>.</w:t>
      </w:r>
    </w:p>
    <w:p w14:paraId="53329F3F" w14:textId="356AA570" w:rsidR="000E2E4A" w:rsidRPr="001F473C" w:rsidRDefault="00BB5406" w:rsidP="00E222F1">
      <w:pPr>
        <w:ind w:firstLine="720"/>
        <w:rPr>
          <w:rFonts w:cs="Times New Roman"/>
          <w:color w:val="000000" w:themeColor="text1"/>
        </w:rPr>
      </w:pPr>
      <w:r>
        <w:rPr>
          <w:rFonts w:cs="Times New Roman"/>
          <w:color w:val="000000" w:themeColor="text1"/>
        </w:rPr>
        <w:t>At a stand level, given</w:t>
      </w:r>
      <w:r w:rsidR="00211568">
        <w:rPr>
          <w:rFonts w:cs="Times New Roman"/>
          <w:color w:val="000000" w:themeColor="text1"/>
        </w:rPr>
        <w:t xml:space="preserve"> adequate </w:t>
      </w:r>
      <w:r>
        <w:rPr>
          <w:rFonts w:cs="Times New Roman"/>
          <w:color w:val="000000" w:themeColor="text1"/>
        </w:rPr>
        <w:t xml:space="preserve">fire </w:t>
      </w:r>
      <w:r w:rsidR="00211568">
        <w:rPr>
          <w:rFonts w:cs="Times New Roman"/>
          <w:color w:val="000000" w:themeColor="text1"/>
        </w:rPr>
        <w:t>weather conditions</w:t>
      </w:r>
      <w:r>
        <w:rPr>
          <w:rFonts w:cs="Times New Roman"/>
          <w:color w:val="000000" w:themeColor="text1"/>
        </w:rPr>
        <w:t>,</w:t>
      </w:r>
      <w:r w:rsidR="00211568">
        <w:rPr>
          <w:rFonts w:cs="Times New Roman"/>
          <w:color w:val="000000" w:themeColor="text1"/>
        </w:rPr>
        <w:t xml:space="preserve"> </w:t>
      </w:r>
      <w:r w:rsidR="00E222F1">
        <w:rPr>
          <w:rFonts w:cs="Times New Roman"/>
          <w:color w:val="000000" w:themeColor="text1"/>
        </w:rPr>
        <w:t xml:space="preserve">fire behavior is determined by the </w:t>
      </w:r>
      <w:r w:rsidR="00211568">
        <w:rPr>
          <w:rFonts w:cs="Times New Roman"/>
          <w:color w:val="000000" w:themeColor="text1"/>
        </w:rPr>
        <w:t>availability and arrangement of fuels. Both fuel abundance and arrangement</w:t>
      </w:r>
      <w:r w:rsidR="00F11388" w:rsidRPr="001F473C">
        <w:rPr>
          <w:rFonts w:cs="Times New Roman"/>
          <w:color w:val="000000" w:themeColor="text1"/>
        </w:rPr>
        <w:t xml:space="preserve"> </w:t>
      </w:r>
      <w:r w:rsidR="00F13F84" w:rsidRPr="001F473C">
        <w:rPr>
          <w:rFonts w:cs="Times New Roman"/>
          <w:color w:val="000000" w:themeColor="text1"/>
        </w:rPr>
        <w:t xml:space="preserve">are </w:t>
      </w:r>
      <w:r>
        <w:rPr>
          <w:rFonts w:cs="Times New Roman"/>
          <w:color w:val="000000" w:themeColor="text1"/>
        </w:rPr>
        <w:t xml:space="preserve">driven </w:t>
      </w:r>
      <w:r w:rsidR="00F13F84" w:rsidRPr="001F473C">
        <w:rPr>
          <w:rFonts w:cs="Times New Roman"/>
          <w:color w:val="000000" w:themeColor="text1"/>
        </w:rPr>
        <w:t>by</w:t>
      </w:r>
      <w:r w:rsidR="00F11388"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00F11388"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00F11388" w:rsidRPr="001F473C">
        <w:rPr>
          <w:rFonts w:cs="Times New Roman"/>
          <w:color w:val="000000" w:themeColor="text1"/>
        </w:rPr>
        <w:t>, forest</w:t>
      </w:r>
      <w:r w:rsidR="00211568">
        <w:rPr>
          <w:rFonts w:cs="Times New Roman"/>
          <w:color w:val="000000" w:themeColor="text1"/>
        </w:rPr>
        <w:t xml:space="preserve"> composition (and therefore structure) </w:t>
      </w:r>
      <w:r w:rsidR="000E2E4A" w:rsidRPr="001F473C">
        <w:rPr>
          <w:rFonts w:cs="Times New Roman"/>
          <w:color w:val="000000" w:themeColor="text1"/>
        </w:rPr>
        <w:t>ha</w:t>
      </w:r>
      <w:r w:rsidR="00211568">
        <w:rPr>
          <w:rFonts w:cs="Times New Roman"/>
          <w:color w:val="000000" w:themeColor="text1"/>
        </w:rPr>
        <w:t>s</w:t>
      </w:r>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w:t>
      </w:r>
      <w:r w:rsidR="003C5704">
        <w:rPr>
          <w:rFonts w:cs="Times New Roman"/>
          <w:color w:val="000000" w:themeColor="text1"/>
        </w:rPr>
        <w:t>millennia</w:t>
      </w:r>
      <w:r w:rsidR="000E2E4A" w:rsidRPr="001F473C">
        <w:rPr>
          <w:rFonts w:cs="Times New Roman"/>
          <w:color w:val="000000" w:themeColor="text1"/>
        </w:rPr>
        <w:t xml:space="preserve"> </w:t>
      </w:r>
      <w:r w:rsidR="001007A3" w:rsidRPr="001F473C">
        <w:rPr>
          <w:rFonts w:cs="Times New Roman"/>
          <w:color w:val="000000" w:themeColor="text1"/>
        </w:rPr>
        <w:t>under an infrequent, high severity fire regime</w:t>
      </w:r>
      <w:r w:rsidR="00F11388"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00F11388"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w:t>
      </w:r>
      <w:r w:rsidR="00AD7F53">
        <w:rPr>
          <w:rFonts w:cs="Times New Roman"/>
          <w:color w:val="000000" w:themeColor="text1"/>
        </w:rPr>
        <w:t xml:space="preserve">Broadleaf </w:t>
      </w:r>
      <w:r w:rsidR="00F13F84" w:rsidRPr="001F473C">
        <w:rPr>
          <w:rFonts w:cs="Times New Roman"/>
          <w:color w:val="000000" w:themeColor="text1"/>
        </w:rPr>
        <w:t>communities were present (Higuera et al.</w:t>
      </w:r>
      <w:r w:rsidR="00F334AE">
        <w:rPr>
          <w:rFonts w:cs="Times New Roman"/>
          <w:color w:val="000000" w:themeColor="text1"/>
        </w:rPr>
        <w:t>,</w:t>
      </w:r>
      <w:r w:rsidR="00F13F84" w:rsidRPr="001F473C">
        <w:rPr>
          <w:rFonts w:cs="Times New Roman"/>
          <w:color w:val="000000" w:themeColor="text1"/>
        </w:rPr>
        <w:t xml:space="preserve"> </w:t>
      </w:r>
      <w:r w:rsidR="004573BB" w:rsidRPr="001F473C">
        <w:rPr>
          <w:rFonts w:cs="Times New Roman"/>
          <w:color w:val="000000" w:themeColor="text1"/>
        </w:rPr>
        <w:t>20</w:t>
      </w:r>
      <w:r w:rsidR="004573BB">
        <w:rPr>
          <w:rFonts w:cs="Times New Roman"/>
          <w:color w:val="000000" w:themeColor="text1"/>
        </w:rPr>
        <w:t>0</w:t>
      </w:r>
      <w:r w:rsidR="004573BB" w:rsidRPr="001F473C">
        <w:rPr>
          <w:rFonts w:cs="Times New Roman"/>
          <w:color w:val="000000" w:themeColor="text1"/>
        </w:rPr>
        <w:t>8</w:t>
      </w:r>
      <w:r w:rsidR="00100EEC">
        <w:rPr>
          <w:rFonts w:cs="Times New Roman"/>
          <w:color w:val="000000" w:themeColor="text1"/>
        </w:rPr>
        <w:t>, Kelly et al., 2013</w:t>
      </w:r>
      <w:r w:rsidR="00F13F84" w:rsidRPr="001F473C">
        <w:rPr>
          <w:rFonts w:cs="Times New Roman"/>
          <w:color w:val="000000" w:themeColor="text1"/>
        </w:rPr>
        <w:t>)</w:t>
      </w:r>
      <w:r w:rsidR="00E222F1">
        <w:rPr>
          <w:rFonts w:cs="Times New Roman"/>
          <w:color w:val="000000" w:themeColor="text1"/>
        </w:rPr>
        <w:t>,</w:t>
      </w:r>
      <w:r w:rsidR="00F13F84" w:rsidRPr="001F473C">
        <w:rPr>
          <w:rFonts w:cs="Times New Roman"/>
          <w:color w:val="000000" w:themeColor="text1"/>
        </w:rPr>
        <w:t xml:space="preserve"> but limited </w:t>
      </w:r>
      <w:r w:rsidR="00211568">
        <w:rPr>
          <w:rFonts w:cs="Times New Roman"/>
          <w:color w:val="000000" w:themeColor="text1"/>
        </w:rPr>
        <w:t>spatially</w:t>
      </w:r>
      <w:r w:rsidR="00E222F1">
        <w:rPr>
          <w:rFonts w:cs="Times New Roman"/>
          <w:color w:val="000000" w:themeColor="text1"/>
        </w:rPr>
        <w:t>,</w:t>
      </w:r>
      <w:r w:rsidR="00211568">
        <w:rPr>
          <w:rFonts w:cs="Times New Roman"/>
          <w:color w:val="000000" w:themeColor="text1"/>
        </w:rPr>
        <w:t xml:space="preserve"> </w:t>
      </w:r>
      <w:r w:rsidR="00F13F84" w:rsidRPr="001F473C">
        <w:rPr>
          <w:rFonts w:cs="Times New Roman"/>
          <w:color w:val="000000" w:themeColor="text1"/>
        </w:rPr>
        <w:t>and predominantly 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w:t>
      </w:r>
      <w:r>
        <w:rPr>
          <w:rFonts w:cs="Times New Roman"/>
          <w:color w:val="000000" w:themeColor="text1"/>
        </w:rPr>
        <w:t xml:space="preserve">which </w:t>
      </w:r>
      <w:r w:rsidR="003633BB">
        <w:rPr>
          <w:rFonts w:cs="Times New Roman"/>
          <w:color w:val="000000" w:themeColor="text1"/>
        </w:rPr>
        <w:t xml:space="preserve">display self-regulation </w:t>
      </w:r>
      <w:r w:rsidR="009941A8">
        <w:rPr>
          <w:rFonts w:cs="Times New Roman"/>
          <w:color w:val="000000" w:themeColor="text1"/>
        </w:rPr>
        <w:t>of fire across</w:t>
      </w:r>
      <w:r w:rsidR="003633BB">
        <w:rPr>
          <w:rFonts w:cs="Times New Roman"/>
          <w:color w:val="000000" w:themeColor="text1"/>
        </w:rPr>
        <w:t xml:space="preserve"> millennial time scales</w:t>
      </w:r>
      <w:r>
        <w:rPr>
          <w:rFonts w:cs="Times New Roman"/>
          <w:color w:val="000000" w:themeColor="text1"/>
        </w:rPr>
        <w:t xml:space="preserve">, </w:t>
      </w:r>
      <w:r w:rsidR="000E2E4A" w:rsidRPr="001F473C">
        <w:rPr>
          <w:rFonts w:cs="Times New Roman"/>
          <w:color w:val="000000" w:themeColor="text1"/>
        </w:rPr>
        <w:t>are not analogous to modern emerging communities in Alaska: recent studies have found aspen (</w:t>
      </w:r>
      <w:r w:rsidR="000E2E4A" w:rsidRPr="001F473C">
        <w:rPr>
          <w:rFonts w:cs="Times New Roman"/>
          <w:i/>
          <w:iCs/>
          <w:color w:val="000000" w:themeColor="text1"/>
        </w:rPr>
        <w:t>Populus tremuloides</w:t>
      </w:r>
      <w:r w:rsidR="000E2E4A" w:rsidRPr="001F473C">
        <w:rPr>
          <w:rFonts w:cs="Times New Roman"/>
          <w:color w:val="000000" w:themeColor="text1"/>
        </w:rPr>
        <w:t xml:space="preserve">), </w:t>
      </w:r>
      <w:r w:rsidR="009941A8" w:rsidRPr="001F473C">
        <w:rPr>
          <w:rFonts w:cs="Times New Roman"/>
          <w:color w:val="000000" w:themeColor="text1"/>
        </w:rPr>
        <w:t>alder (</w:t>
      </w:r>
      <w:r w:rsidR="009941A8" w:rsidRPr="001F473C">
        <w:rPr>
          <w:rFonts w:cs="Times New Roman"/>
          <w:i/>
          <w:iCs/>
          <w:color w:val="000000" w:themeColor="text1"/>
        </w:rPr>
        <w:t>Alnus crispa</w:t>
      </w:r>
      <w:r w:rsidR="009941A8" w:rsidRPr="001F473C">
        <w:rPr>
          <w:rFonts w:cs="Times New Roman"/>
          <w:color w:val="000000" w:themeColor="text1"/>
        </w:rPr>
        <w:t xml:space="preserve">), </w:t>
      </w:r>
      <w:r w:rsidR="000E2E4A" w:rsidRPr="001F473C">
        <w:rPr>
          <w:rFonts w:cs="Times New Roman"/>
          <w:color w:val="000000" w:themeColor="text1"/>
        </w:rPr>
        <w:t>and 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after reburning </w:t>
      </w:r>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3613,"uris":["http://zotero.org/users/10601290/items/SDAC34RQ","http://zotero.org/users/10601290/items/EBCZ2IQK"],"itemData":{"id":3613,"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fire growth and density of tree seedlings in early succession and use structural equation models to estimate relative effects of environmental and pre-fire conditions, fire characteristics, and biotic interactions. We surveyed tree seedling recruits for 13 yr across a broad range of environmental and fire conditions (n = 89) in Alaskan black spruce stands that burned in 2004. Densities of established seedlings at 13 yr were strongly determined by initial recruitment that occurred within 2 yr after fire. High proportional combustion of the soil organic layer (fire severity) led to increased densities of deciduous seedlings but not of black spruce and had a positive influence on aboveground biomass of all species. Biotic interactions such as mammalian herbivory or woody competition, potential mechanisms for relay floristic succession, had no detectable effects on tree seedling densities or biomass. Repeated surveys instead suggested persistent shifts in successional trajectories of tree communities from spruce to deciduous dominance at sites where high fire severity created positive conditions for deciduous seedling recruitment and growth. Unless future species interactions alter the deciduous dominance of tree seedling composition, the vegetation transformations that we observed in response to high fire severity are likely to persist over the short fire cycle that increasingly characterizes the fire regime of Interior Alaska.","container-title":"Ecosphere","DOI":"10.1002/ecs2.3129","ISSN":"2150-8925","issue":"5","language":"en","note":"_eprint: https://esajournals.onlinelibrary.wiley.com/doi/pdf/10.1002/ecs2.3129","page":"e03129","source":"Wiley Online Library","title":"Factors shaping alternate successional trajectories in burned black spruce forests of Alaska","volume":"11","author":[{"family":"Johnstone","given":"J. F."},{"family":"Celis","given":"G."},{"family":"Chapin III","given":"F. S."},{"family":"Hollingsworth","given":"T. N."},{"family":"Jean","given":"M."},{"family":"Mack","given":"M. C."}],"issued":{"date-parts":[["2020"]]},"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w:t>
      </w:r>
      <w:r w:rsidR="00E222F1">
        <w:rPr>
          <w:rFonts w:cs="Times New Roman"/>
          <w:color w:val="000000" w:themeColor="text1"/>
        </w:rPr>
        <w:t xml:space="preserve">Shifts in forest composition </w:t>
      </w:r>
      <w:r w:rsidR="009941A8">
        <w:rPr>
          <w:rFonts w:cs="Times New Roman"/>
          <w:color w:val="000000" w:themeColor="text1"/>
        </w:rPr>
        <w:t>are associated with</w:t>
      </w:r>
      <w:r w:rsidR="00E222F1">
        <w:rPr>
          <w:rFonts w:cs="Times New Roman"/>
          <w:color w:val="000000" w:themeColor="text1"/>
        </w:rPr>
        <w:t xml:space="preserve"> corresponding shifts in</w:t>
      </w:r>
      <w:r w:rsidR="000E2E4A" w:rsidRPr="001F473C">
        <w:rPr>
          <w:rFonts w:cs="Times New Roman"/>
          <w:color w:val="000000" w:themeColor="text1"/>
        </w:rPr>
        <w:t xml:space="preserve"> </w:t>
      </w:r>
      <w:r w:rsidR="000B190E" w:rsidRPr="001F473C">
        <w:rPr>
          <w:rFonts w:cs="Times New Roman"/>
          <w:color w:val="000000" w:themeColor="text1"/>
        </w:rPr>
        <w:t xml:space="preserve">forest </w:t>
      </w:r>
      <w:r w:rsidR="000E2E4A" w:rsidRPr="001F473C">
        <w:rPr>
          <w:rFonts w:cs="Times New Roman"/>
          <w:color w:val="000000" w:themeColor="text1"/>
        </w:rPr>
        <w:t xml:space="preserve">structure: </w:t>
      </w:r>
      <w:r w:rsidR="00054549">
        <w:rPr>
          <w:rFonts w:cs="Times New Roman"/>
          <w:color w:val="000000" w:themeColor="text1"/>
        </w:rPr>
        <w:t xml:space="preserve">in </w:t>
      </w:r>
      <w:r w:rsidR="006175C9">
        <w:rPr>
          <w:rFonts w:cs="Times New Roman"/>
          <w:color w:val="000000" w:themeColor="text1"/>
        </w:rPr>
        <w:t xml:space="preserve">forests </w:t>
      </w:r>
      <w:r w:rsidR="003633BB">
        <w:rPr>
          <w:rFonts w:cs="Times New Roman"/>
          <w:color w:val="000000" w:themeColor="text1"/>
        </w:rPr>
        <w:t>that reburn,</w:t>
      </w:r>
      <w:r w:rsidR="00054549">
        <w:rPr>
          <w:rFonts w:cs="Times New Roman"/>
          <w:color w:val="000000" w:themeColor="text1"/>
        </w:rPr>
        <w:t xml:space="preserve"> increased presence of species like aspen and willow lead to more open and more clumped spatial distribution of trees with each additional fire</w:t>
      </w:r>
      <w:r w:rsidR="000E2E4A" w:rsidRPr="001F473C">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r w:rsidR="00100EEC">
        <w:rPr>
          <w:rFonts w:cs="Times New Roman"/>
          <w:color w:val="000000" w:themeColor="text1"/>
        </w:rPr>
        <w:t>Tree density and distribution</w:t>
      </w:r>
      <w:r w:rsidR="000E2E4A" w:rsidRPr="001F473C">
        <w:rPr>
          <w:rFonts w:cs="Times New Roman"/>
          <w:color w:val="000000" w:themeColor="text1"/>
        </w:rPr>
        <w:t xml:space="preserve"> </w:t>
      </w:r>
      <w:r w:rsidR="00BA3D3D" w:rsidRPr="001F473C">
        <w:rPr>
          <w:rFonts w:cs="Times New Roman"/>
          <w:color w:val="000000" w:themeColor="text1"/>
        </w:rPr>
        <w:t xml:space="preserve">play an important role in </w:t>
      </w:r>
      <w:r w:rsidR="00100EEC">
        <w:rPr>
          <w:rFonts w:cs="Times New Roman"/>
          <w:color w:val="000000" w:themeColor="text1"/>
        </w:rPr>
        <w:t xml:space="preserve">fire behavior </w:t>
      </w:r>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3606,"uris":["http://zotero.org/users/10601290/items/IC458M53","http://zotero.org/users/10601290/items/5AIU34IE"],"itemData":{"id":3606,"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note":"publisher: Wiley","page":"813-824","source":"JSTOR","title":"Effects of Stand Composition on Fire Hazard in Mixed-Wood Canadian Boreal Forest","volume":"11","author":[{"family":"Hély","given":"C."},{"family":"Bergeron","given":"Y."},{"family":"Flannigan","given":"M. D."}],"issued":{"date-parts":[["2000"]]},"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Eckdahl et al., 2022; Hély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w:t>
      </w:r>
      <w:r w:rsidR="00100EEC">
        <w:rPr>
          <w:rFonts w:cs="Times New Roman"/>
          <w:color w:val="000000" w:themeColor="text1"/>
        </w:rPr>
        <w:t>more open forest structure can alter wind flow</w:t>
      </w:r>
      <w:r w:rsidR="00054549">
        <w:rPr>
          <w:rFonts w:cs="Times New Roman"/>
          <w:color w:val="000000" w:themeColor="text1"/>
        </w:rPr>
        <w:t xml:space="preserve">, </w:t>
      </w:r>
      <w:r w:rsidR="00100EEC">
        <w:rPr>
          <w:rFonts w:cs="Times New Roman"/>
          <w:color w:val="000000" w:themeColor="text1"/>
        </w:rPr>
        <w:t>leading to shifts in</w:t>
      </w:r>
      <w:r w:rsidR="00BA3D3D" w:rsidRPr="001F473C">
        <w:rPr>
          <w:rFonts w:cs="Times New Roman"/>
          <w:color w:val="000000" w:themeColor="text1"/>
        </w:rPr>
        <w:t xml:space="preserve"> ignitability</w:t>
      </w:r>
      <w:r w:rsidR="00100EEC">
        <w:rPr>
          <w:rFonts w:cs="Times New Roman"/>
          <w:color w:val="000000" w:themeColor="text1"/>
        </w:rPr>
        <w:t xml:space="preserve"> and </w:t>
      </w:r>
      <w:r w:rsidR="003633BB">
        <w:rPr>
          <w:rFonts w:cs="Times New Roman"/>
          <w:color w:val="000000" w:themeColor="text1"/>
        </w:rPr>
        <w:t>rate of spread</w:t>
      </w:r>
      <w:r w:rsidR="00054549">
        <w:rPr>
          <w:rFonts w:cs="Times New Roman"/>
          <w:color w:val="000000" w:themeColor="text1"/>
        </w:rPr>
        <w:t xml:space="preserve"> (Pimont et al. 2011</w:t>
      </w:r>
      <w:r w:rsidR="004573BB">
        <w:rPr>
          <w:rFonts w:cs="Times New Roman"/>
          <w:color w:val="000000" w:themeColor="text1"/>
        </w:rPr>
        <w:t>,</w:t>
      </w:r>
      <w:r w:rsidR="004573BB" w:rsidRPr="004573BB">
        <w:rPr>
          <w:rFonts w:cs="Times New Roman"/>
          <w:color w:val="000000" w:themeColor="text1"/>
        </w:rPr>
        <w:t xml:space="preserve"> </w:t>
      </w:r>
      <w:r w:rsidR="004573BB">
        <w:rPr>
          <w:rFonts w:cs="Times New Roman"/>
          <w:color w:val="000000" w:themeColor="text1"/>
        </w:rPr>
        <w:t>Ryan 2002</w:t>
      </w:r>
      <w:r w:rsidR="00054549">
        <w:rPr>
          <w:rFonts w:cs="Times New Roman"/>
          <w:color w:val="000000" w:themeColor="text1"/>
        </w:rPr>
        <w:t>)</w:t>
      </w:r>
      <w:r w:rsidR="00BA3D3D" w:rsidRPr="001F473C">
        <w:rPr>
          <w:rFonts w:cs="Times New Roman"/>
          <w:color w:val="000000" w:themeColor="text1"/>
        </w:rPr>
        <w:t xml:space="preserve">. In </w:t>
      </w:r>
      <w:r w:rsidR="00F13F84" w:rsidRPr="001F473C">
        <w:rPr>
          <w:rFonts w:cs="Times New Roman"/>
          <w:color w:val="000000" w:themeColor="text1"/>
        </w:rPr>
        <w:t>addition,</w:t>
      </w:r>
      <w:r w:rsidR="00AD7F53">
        <w:rPr>
          <w:rFonts w:cs="Times New Roman"/>
          <w:color w:val="000000" w:themeColor="text1"/>
        </w:rPr>
        <w:t xml:space="preserve"> broadleaf</w:t>
      </w:r>
      <w:r w:rsidR="00F13F84" w:rsidRPr="001F473C">
        <w:rPr>
          <w:rFonts w:cs="Times New Roman"/>
          <w:color w:val="000000" w:themeColor="text1"/>
        </w:rPr>
        <w:t xml:space="preserve"> species are faster</w:t>
      </w:r>
      <w:r w:rsidR="00100EEC">
        <w:rPr>
          <w:rFonts w:cs="Times New Roman"/>
          <w:color w:val="000000" w:themeColor="text1"/>
        </w:rPr>
        <w:t>-</w:t>
      </w:r>
      <w:r w:rsidR="00F13F84" w:rsidRPr="001F473C">
        <w:rPr>
          <w:rFonts w:cs="Times New Roman"/>
          <w:color w:val="000000" w:themeColor="text1"/>
        </w:rPr>
        <w:t xml:space="preserve">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 xml:space="preserve">the spatial distribution and abundance of fuels in emerging </w:t>
      </w:r>
      <w:r w:rsidR="00AD7F53">
        <w:rPr>
          <w:rFonts w:cs="Times New Roman"/>
          <w:color w:val="000000" w:themeColor="text1"/>
        </w:rPr>
        <w:t xml:space="preserve">broadleaf </w:t>
      </w:r>
      <w:r w:rsidR="006175C9">
        <w:rPr>
          <w:rFonts w:cs="Times New Roman"/>
          <w:color w:val="000000" w:themeColor="text1"/>
        </w:rPr>
        <w:t>forests</w:t>
      </w:r>
      <w:r w:rsidR="00F13F84" w:rsidRPr="001F473C">
        <w:rPr>
          <w:rFonts w:cs="Times New Roman"/>
          <w:color w:val="000000" w:themeColor="text1"/>
        </w:rPr>
        <w:t>, limiting our ability to make informed hypotheses about potential fire behavior.</w:t>
      </w:r>
    </w:p>
    <w:p w14:paraId="58141165" w14:textId="74C04307" w:rsidR="000E2E4A" w:rsidRPr="001F473C" w:rsidRDefault="00BE38CE" w:rsidP="004747E5">
      <w:pPr>
        <w:ind w:firstLine="720"/>
        <w:rPr>
          <w:rFonts w:cs="Times New Roman"/>
        </w:rPr>
      </w:pPr>
      <w:r w:rsidRPr="001F473C">
        <w:rPr>
          <w:rFonts w:cs="Times New Roman"/>
        </w:rPr>
        <w:lastRenderedPageBreak/>
        <w:t xml:space="preserve">In addition, fire weather conditions are </w:t>
      </w:r>
      <w:r w:rsidR="00020C78">
        <w:rPr>
          <w:rFonts w:cs="Times New Roman"/>
        </w:rPr>
        <w:t>departing from historic or paleoecological norms</w:t>
      </w:r>
      <w:r w:rsidR="00020C78" w:rsidRPr="001F473C">
        <w:rPr>
          <w:rFonts w:cs="Times New Roman"/>
        </w:rPr>
        <w:t xml:space="preserve"> </w:t>
      </w:r>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r w:rsidR="002D261C" w:rsidRPr="001F473C">
        <w:rPr>
          <w:rFonts w:cs="Times New Roman"/>
        </w:rPr>
        <w:t>.</w:t>
      </w:r>
      <w:r w:rsidR="000E2E4A" w:rsidRPr="001F473C">
        <w:rPr>
          <w:rFonts w:cs="Times New Roman"/>
        </w:rPr>
        <w:t xml:space="preserve"> </w:t>
      </w:r>
      <w:r w:rsidR="00100EEC">
        <w:rPr>
          <w:rFonts w:cs="Times New Roman"/>
        </w:rPr>
        <w:t>The number of “e</w:t>
      </w:r>
      <w:r w:rsidR="00F13F84" w:rsidRPr="001F473C">
        <w:rPr>
          <w:rFonts w:cs="Times New Roman"/>
        </w:rPr>
        <w:t>xtreme</w:t>
      </w:r>
      <w:r w:rsidR="00100EEC">
        <w:rPr>
          <w:rFonts w:cs="Times New Roman"/>
        </w:rPr>
        <w:t>”</w:t>
      </w:r>
      <w:r w:rsidR="00F13F84" w:rsidRPr="001F473C">
        <w:rPr>
          <w:rFonts w:cs="Times New Roman"/>
        </w:rPr>
        <w:t xml:space="preserve"> fire seasons</w:t>
      </w:r>
      <w:r w:rsidR="00100EEC">
        <w:rPr>
          <w:rFonts w:cs="Times New Roman"/>
        </w:rPr>
        <w:t xml:space="preserve"> has increased in Alaska</w:t>
      </w:r>
      <w:r w:rsidR="00A963AA">
        <w:rPr>
          <w:rFonts w:cs="Times New Roman"/>
        </w:rPr>
        <w:t xml:space="preserve"> </w:t>
      </w:r>
      <w:r w:rsidR="00A963AA">
        <w:rPr>
          <w:rFonts w:cs="Times New Roman"/>
        </w:rPr>
        <w:fldChar w:fldCharType="begin"/>
      </w:r>
      <w:r w:rsidR="00E51954">
        <w:rPr>
          <w:rFonts w:cs="Times New Roman"/>
        </w:rPr>
        <w:instrText xml:space="preserve"> ADDIN ZOTERO_ITEM CSL_CITATION {"citationID":"3Al6faCn","properties":{"formattedCitation":"(Turquety et al., 2007)","plainCitation":"(Turquety et al., 2007)","dontUpdate":true,"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w:t>
      </w:r>
      <w:r w:rsidR="009941A8">
        <w:rPr>
          <w:rFonts w:cs="Times New Roman"/>
          <w:noProof/>
        </w:rPr>
        <w:t xml:space="preserve">"extreme" here referring to burned area, </w:t>
      </w:r>
      <w:r w:rsidR="00A963AA">
        <w:rPr>
          <w:rFonts w:cs="Times New Roman"/>
          <w:noProof/>
        </w:rPr>
        <w:t>Turquety et al., 2007)</w:t>
      </w:r>
      <w:r w:rsidR="00A963AA">
        <w:rPr>
          <w:rFonts w:cs="Times New Roman"/>
        </w:rPr>
        <w:fldChar w:fldCharType="end"/>
      </w:r>
      <w:r w:rsidR="00100EEC">
        <w:rPr>
          <w:rFonts w:cs="Times New Roman"/>
        </w:rPr>
        <w:t xml:space="preserve">, driven by </w:t>
      </w:r>
      <w:r w:rsidR="00F13F84" w:rsidRPr="001F473C">
        <w:rPr>
          <w:rFonts w:cs="Times New Roman"/>
        </w:rPr>
        <w:t xml:space="preserve">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r w:rsidR="009941A8">
        <w:rPr>
          <w:rFonts w:cs="Times New Roman"/>
        </w:rPr>
        <w:t xml:space="preserve">In </w:t>
      </w:r>
      <w:r w:rsidR="00E51954">
        <w:rPr>
          <w:rFonts w:cs="Times New Roman"/>
        </w:rPr>
        <w:t>the two extreme fire seasons o</w:t>
      </w:r>
      <w:r w:rsidR="00E51954" w:rsidRPr="00CB4274">
        <w:rPr>
          <w:rFonts w:cs="Times New Roman"/>
          <w:color w:val="000000" w:themeColor="text1"/>
        </w:rPr>
        <w:t xml:space="preserve">f </w:t>
      </w:r>
      <w:r w:rsidR="004747E5" w:rsidRPr="00CB4274">
        <w:rPr>
          <w:rFonts w:cs="Times New Roman"/>
          <w:color w:val="000000" w:themeColor="text1"/>
        </w:rPr>
        <w:t>2004 and 2005</w:t>
      </w:r>
      <w:r w:rsidR="00100EEC" w:rsidRPr="00CB4274">
        <w:rPr>
          <w:rFonts w:cs="Times New Roman"/>
          <w:color w:val="000000" w:themeColor="text1"/>
        </w:rPr>
        <w:t xml:space="preserve"> (</w:t>
      </w:r>
      <w:r w:rsidR="007D51A7" w:rsidRPr="00CB4274">
        <w:rPr>
          <w:rFonts w:cs="Times New Roman"/>
          <w:color w:val="000000" w:themeColor="text1"/>
        </w:rPr>
        <w:t>6.59 million acres burned in 2004</w:t>
      </w:r>
      <w:r w:rsidR="00100EEC" w:rsidRPr="00CB4274">
        <w:rPr>
          <w:rFonts w:cs="Times New Roman"/>
          <w:color w:val="000000" w:themeColor="text1"/>
        </w:rPr>
        <w:t>,</w:t>
      </w:r>
      <w:r w:rsidR="007D51A7" w:rsidRPr="00CB4274">
        <w:rPr>
          <w:rFonts w:cs="Times New Roman"/>
          <w:color w:val="000000" w:themeColor="text1"/>
        </w:rPr>
        <w:t xml:space="preserve"> nearly 35 times the median annual area burned,</w:t>
      </w:r>
      <w:r w:rsidR="00100EEC" w:rsidRPr="00CB4274">
        <w:rPr>
          <w:rFonts w:cs="Times New Roman"/>
          <w:color w:val="000000" w:themeColor="text1"/>
        </w:rPr>
        <w:t xml:space="preserve"> </w:t>
      </w:r>
      <w:r w:rsidR="00005C06" w:rsidRPr="00CB4274">
        <w:rPr>
          <w:rFonts w:cs="Times New Roman"/>
          <w:color w:val="000000" w:themeColor="text1"/>
        </w:rPr>
        <w:t>Veraverbeke et al. 2015</w:t>
      </w:r>
      <w:r w:rsidR="00100EEC" w:rsidRPr="00CB4274">
        <w:rPr>
          <w:rFonts w:cs="Times New Roman"/>
          <w:color w:val="000000" w:themeColor="text1"/>
        </w:rPr>
        <w:t>)</w:t>
      </w:r>
      <w:r w:rsidR="00370554" w:rsidRPr="00CB4274">
        <w:rPr>
          <w:rFonts w:cs="Times New Roman"/>
          <w:color w:val="000000" w:themeColor="text1"/>
        </w:rPr>
        <w:t xml:space="preserve">, </w:t>
      </w:r>
      <w:r w:rsidR="002D261C" w:rsidRPr="00CB4274">
        <w:rPr>
          <w:rFonts w:cs="Times New Roman"/>
          <w:color w:val="000000" w:themeColor="text1"/>
        </w:rPr>
        <w:t>spruce an</w:t>
      </w:r>
      <w:r w:rsidR="00E6636A" w:rsidRPr="00CB4274">
        <w:rPr>
          <w:rFonts w:cs="Times New Roman"/>
          <w:color w:val="000000" w:themeColor="text1"/>
        </w:rPr>
        <w:t>d</w:t>
      </w:r>
      <w:r w:rsidR="002D261C" w:rsidRPr="00CB4274">
        <w:rPr>
          <w:rFonts w:cs="Times New Roman"/>
          <w:color w:val="000000" w:themeColor="text1"/>
        </w:rPr>
        <w:t xml:space="preserve"> </w:t>
      </w:r>
      <w:r w:rsidR="00AD7F53" w:rsidRPr="00CB4274">
        <w:rPr>
          <w:rFonts w:cs="Times New Roman"/>
          <w:color w:val="000000" w:themeColor="text1"/>
        </w:rPr>
        <w:t>broadleaf</w:t>
      </w:r>
      <w:r w:rsidR="002D261C" w:rsidRPr="00CB4274">
        <w:rPr>
          <w:rFonts w:cs="Times New Roman"/>
          <w:color w:val="000000" w:themeColor="text1"/>
        </w:rPr>
        <w:t xml:space="preserve"> </w:t>
      </w:r>
      <w:r w:rsidR="006175C9" w:rsidRPr="00CB4274">
        <w:rPr>
          <w:rFonts w:cs="Times New Roman"/>
          <w:color w:val="000000" w:themeColor="text1"/>
        </w:rPr>
        <w:t xml:space="preserve">forests </w:t>
      </w:r>
      <w:r w:rsidR="002D261C" w:rsidRPr="00CB4274">
        <w:rPr>
          <w:rFonts w:cs="Times New Roman"/>
          <w:color w:val="000000" w:themeColor="text1"/>
        </w:rPr>
        <w:t>burned at similar frequencies</w:t>
      </w:r>
      <w:r w:rsidR="00A963AA" w:rsidRPr="00CB4274">
        <w:rPr>
          <w:rFonts w:cs="Times New Roman"/>
          <w:color w:val="000000" w:themeColor="text1"/>
        </w:rPr>
        <w:t xml:space="preserve"> </w:t>
      </w:r>
      <w:r w:rsidR="00A963AA">
        <w:rPr>
          <w:rFonts w:cs="Times New Roman"/>
        </w:rPr>
        <w:fldChar w:fldCharType="begin"/>
      </w:r>
      <w:r w:rsidR="00714DBF">
        <w:rPr>
          <w:rFonts w:cs="Times New Roman"/>
        </w:rPr>
        <w:instrText xml:space="preserve"> ADDIN ZOTERO_ITEM CSL_CITATION {"citationID":"HfPvGdSM","properties":{"formattedCitation":"(Kasischke et al., 2010)","plainCitation":"(Kasischke et al., 2010)","dontUpdate":true,"noteIndex":0},"citationItems":[{"id":1275,"uris":["http://zotero.org/users/10601290/items/SJMGTXZ6","http://zotero.org/users/10601290/items/AFFWIXQY"],"itemData":{"id":1275,"type":"article-journal","language":"en","page":"12","source":"Zotero","title":"Alaska's changing fire regime - implications for the vulnerability of its boreal forests","author":[{"family":"Kasischke","given":"Eric S"},{"family":"Verbyla","given":"David L"},{"family":"Rupp","given":"T Scott"},{"family":"McGuire","given":"A David"},{"family":"Murphy","given":"Karen A"},{"family":"Jandt","given":"Randi"},{"family":"Barnes","given":"Jennifer L"},{"family":"Hoy","given":"Elizabeth E"},{"family":"Duffy","given":"Paul A"},{"family":"Calef","given":"Monika"},{"family":"Turetsky","given":"Merritt R"}],"citation-key":"Kasischke_"}}],"schema":"https://github.com/citation-style-language/schema/raw/master/csl-citation.json"} </w:instrText>
      </w:r>
      <w:r w:rsidR="00A963AA">
        <w:rPr>
          <w:rFonts w:cs="Times New Roman"/>
        </w:rPr>
        <w:fldChar w:fldCharType="separate"/>
      </w:r>
      <w:r w:rsidR="00A963AA">
        <w:rPr>
          <w:rFonts w:cs="Times New Roman"/>
          <w:noProof/>
        </w:rPr>
        <w:t xml:space="preserve">(Kasischke et al., </w:t>
      </w:r>
      <w:r w:rsidR="004573BB">
        <w:rPr>
          <w:rFonts w:cs="Times New Roman"/>
          <w:noProof/>
        </w:rPr>
        <w:t>2002</w:t>
      </w:r>
      <w:r w:rsidR="00A963AA">
        <w:rPr>
          <w:rFonts w:cs="Times New Roman"/>
          <w:noProof/>
        </w:rPr>
        <w:t>)</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w:t>
      </w:r>
      <w:r w:rsidR="00E51954">
        <w:rPr>
          <w:rFonts w:cs="Times New Roman"/>
        </w:rPr>
        <w:t xml:space="preserve">the spatial distribution of contemporary reburning across </w:t>
      </w:r>
      <w:r w:rsidR="000E2E4A" w:rsidRPr="001F473C">
        <w:rPr>
          <w:rFonts w:cs="Times New Roman"/>
        </w:rPr>
        <w:t xml:space="preserve">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r w:rsidR="00E51954" w:rsidRPr="001F473C">
        <w:rPr>
          <w:rFonts w:cs="Times New Roman"/>
        </w:rPr>
        <w:t xml:space="preserve">Understanding the future characteristics of boreal fire regimes requires evaluating the combined role of shifts in community type, forest structure, and fire weather conditions and their potential cumulative impact on future fire behavior. </w:t>
      </w:r>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r w:rsidR="004573BB">
        <w:rPr>
          <w:rFonts w:cs="Times New Roman"/>
        </w:rPr>
        <w:t xml:space="preserve"> </w:t>
      </w:r>
      <w:r w:rsidR="004573BB">
        <w:rPr>
          <w:rFonts w:cs="Times New Roman"/>
        </w:rPr>
        <w:fldChar w:fldCharType="begin"/>
      </w:r>
      <w:r w:rsidR="004573BB">
        <w:rPr>
          <w:rFonts w:cs="Times New Roman"/>
        </w:rPr>
        <w:instrText xml:space="preserve"> ADDIN ZOTERO_ITEM CSL_CITATION {"citationID":"WwbGsS5k","properties":{"formattedCitation":"(Baltzer et al., 2021; Whitman et al., 2024, 2019)","plainCitation":"(Baltzer et al., 2021; Whitman et al., 2024, 2019)","noteIndex":0},"citationItems":[{"id":2071,"uris":["http://zotero.org/users/10601290/items/FS3TJPAP"],"itemData":{"id":2071,"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label":"page"},{"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label":"page"},{"id":2350,"uris":["http://zotero.org/users/10601290/items/A25N7338"],"itemData":{"id":2350,"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citation-key":"Whitman_2019a"},"label":"page"}],"schema":"https://github.com/citation-style-language/schema/raw/master/csl-citation.json"} </w:instrText>
      </w:r>
      <w:r w:rsidR="004573BB">
        <w:rPr>
          <w:rFonts w:cs="Times New Roman"/>
        </w:rPr>
        <w:fldChar w:fldCharType="separate"/>
      </w:r>
      <w:r w:rsidR="004573BB">
        <w:rPr>
          <w:rFonts w:cs="Times New Roman"/>
          <w:noProof/>
        </w:rPr>
        <w:t>(Baltzer et al., 2021; Whitman et al., 2024, 2019)</w:t>
      </w:r>
      <w:r w:rsidR="004573BB">
        <w:rPr>
          <w:rFonts w:cs="Times New Roman"/>
        </w:rPr>
        <w:fldChar w:fldCharType="end"/>
      </w:r>
      <w:r w:rsidR="002D261C" w:rsidRPr="001F473C">
        <w:rPr>
          <w:rFonts w:cs="Times New Roman"/>
        </w:rPr>
        <w:t>.</w:t>
      </w:r>
      <w:r w:rsidR="000E2E4A" w:rsidRPr="001F473C">
        <w:rPr>
          <w:rFonts w:cs="Times New Roman"/>
        </w:rPr>
        <w:t xml:space="preserve"> </w:t>
      </w:r>
    </w:p>
    <w:p w14:paraId="634292A1" w14:textId="56030C8A" w:rsidR="000E2E4A" w:rsidRPr="001F473C" w:rsidRDefault="002D261C" w:rsidP="00C81F2F">
      <w:pPr>
        <w:ind w:firstLine="720"/>
        <w:rPr>
          <w:rFonts w:cs="Times New Roman"/>
        </w:rPr>
      </w:pPr>
      <w:r w:rsidRPr="001F473C">
        <w:rPr>
          <w:rFonts w:cs="Times New Roman"/>
        </w:rPr>
        <w:t xml:space="preserve">One challenge in understanding potential future fire behavior is the intrinsic novelty of emerging forest types: </w:t>
      </w:r>
      <w:r w:rsidR="00E51954">
        <w:rPr>
          <w:rFonts w:cs="Times New Roman"/>
        </w:rPr>
        <w:t>many of</w:t>
      </w:r>
      <w:r w:rsidRPr="001F473C">
        <w:rPr>
          <w:rFonts w:cs="Times New Roman"/>
        </w:rPr>
        <w:t xml:space="preserve">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 xml:space="preserve">Emerging forest types with structures and compositions that differ from historic norms require models that can </w:t>
      </w:r>
      <w:r w:rsidR="007C6C8A">
        <w:rPr>
          <w:rFonts w:cs="Times New Roman"/>
        </w:rPr>
        <w:t>incorporate novel fuel characteristics and transitions between fuel types</w:t>
      </w:r>
      <w:r w:rsidRPr="001F473C">
        <w:rPr>
          <w:rFonts w:cs="Times New Roman"/>
        </w:rPr>
        <w:t>.</w:t>
      </w:r>
      <w:r w:rsidR="000E2E4A" w:rsidRPr="001F473C">
        <w:rPr>
          <w:rFonts w:cs="Times New Roman"/>
        </w:rPr>
        <w:t xml:space="preserve"> </w:t>
      </w:r>
      <w:r w:rsidRPr="001F473C">
        <w:rPr>
          <w:rFonts w:cs="Times New Roman"/>
        </w:rPr>
        <w:t>Physics-based wildland fire behavior modeling</w:t>
      </w:r>
      <w:r w:rsidR="00C81F2F">
        <w:rPr>
          <w:rFonts w:cs="Times New Roman"/>
        </w:rPr>
        <w:t xml:space="preserve">, a type of deterministic </w:t>
      </w:r>
      <w:r w:rsidR="00CC4B80">
        <w:rPr>
          <w:rFonts w:cs="Times New Roman"/>
        </w:rPr>
        <w:t>model that attempt to include all known relevant factors influencing fire behavior</w:t>
      </w:r>
      <w:r w:rsidR="00C81F2F">
        <w:rPr>
          <w:rFonts w:cs="Times New Roman"/>
        </w:rPr>
        <w:t>,</w:t>
      </w:r>
      <w:r w:rsidRPr="001F473C">
        <w:rPr>
          <w:rFonts w:cs="Times New Roman"/>
        </w:rPr>
        <w:t xml:space="preserve"> can be used to explore potential fire behavior in systems with novel 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w:t>
      </w:r>
      <w:r w:rsidR="00020C78">
        <w:rPr>
          <w:rFonts w:cs="Times New Roman"/>
        </w:rPr>
        <w:lastRenderedPageBreak/>
        <w:t>Here, we use the</w:t>
      </w:r>
      <w:r w:rsidR="000E2E4A" w:rsidRPr="00C1776F">
        <w:rPr>
          <w:rFonts w:cs="Times New Roman"/>
          <w:color w:val="000000" w:themeColor="text1"/>
        </w:rPr>
        <w:t xml:space="preserv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w:t>
      </w:r>
      <w:r w:rsidR="00E749C9" w:rsidRPr="001F473C">
        <w:rPr>
          <w:rFonts w:cs="Times New Roman"/>
        </w:rPr>
        <w:t>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w:t>
      </w:r>
      <w:r w:rsidR="00C81F2F">
        <w:rPr>
          <w:rFonts w:cs="Times New Roman"/>
        </w:rPr>
        <w:t>been used to explore hypothetical fire behavior in novel or complex fuel structures in other systems</w:t>
      </w:r>
      <w:r w:rsidR="00E749C9"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w:t>
      </w:r>
      <w:r w:rsidR="00C81F2F">
        <w:rPr>
          <w:rFonts w:cs="Times New Roman"/>
        </w:rPr>
        <w:t xml:space="preserve">including wildland fire in </w:t>
      </w:r>
      <w:r w:rsidR="00E749C9" w:rsidRPr="001F473C">
        <w:rPr>
          <w:rFonts w:cs="Times New Roman"/>
        </w:rPr>
        <w:t>Wildland-Urban-Interface</w:t>
      </w:r>
      <w:r w:rsidR="00C81F2F">
        <w:rPr>
          <w:rFonts w:cs="Times New Roman"/>
        </w:rPr>
        <w:t>s</w:t>
      </w:r>
      <w:r w:rsidR="00E749C9" w:rsidRPr="001F473C">
        <w:rPr>
          <w:rFonts w:cs="Times New Roman"/>
        </w:rPr>
        <w:t xml:space="preserv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transitions between homogenous conifer forests and mixed conifer-</w:t>
      </w:r>
      <w:r w:rsidR="00AD7F53">
        <w:rPr>
          <w:rFonts w:cs="Times New Roman"/>
        </w:rPr>
        <w:t>broadleaf</w:t>
      </w:r>
      <w:r w:rsidR="00AD7F53" w:rsidRPr="001F473C">
        <w:rPr>
          <w:rFonts w:cs="Times New Roman"/>
        </w:rPr>
        <w:t xml:space="preserve"> </w:t>
      </w:r>
      <w:r w:rsidR="00E749C9" w:rsidRPr="001F473C">
        <w:rPr>
          <w:rFonts w:cs="Times New Roman"/>
        </w:rPr>
        <w:t xml:space="preserve">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36B5C322" w14:textId="30E088A2" w:rsidR="00EB4373" w:rsidRDefault="00E749C9" w:rsidP="00C81F2F">
      <w:pPr>
        <w:ind w:firstLine="720"/>
        <w:rPr>
          <w:rFonts w:cs="Times New Roman"/>
        </w:rPr>
      </w:pPr>
      <w:r w:rsidRPr="001F473C">
        <w:rPr>
          <w:rFonts w:cs="Times New Roman"/>
        </w:rPr>
        <w:t xml:space="preserve">The lack of relevant information </w:t>
      </w:r>
      <w:r w:rsidRPr="001F473C">
        <w:rPr>
          <w:rFonts w:cs="Times New Roman"/>
          <w:color w:val="000000" w:themeColor="text1"/>
        </w:rPr>
        <w:t xml:space="preserve">on emerging </w:t>
      </w:r>
      <w:r w:rsidR="00AD7F53">
        <w:rPr>
          <w:rFonts w:cs="Times New Roman"/>
          <w:color w:val="000000" w:themeColor="text1"/>
        </w:rPr>
        <w:t>broadleaf</w:t>
      </w:r>
      <w:r w:rsidR="00AD7F53" w:rsidRPr="001F473C">
        <w:rPr>
          <w:rFonts w:cs="Times New Roman"/>
          <w:color w:val="000000" w:themeColor="text1"/>
        </w:rPr>
        <w:t xml:space="preserve"> </w:t>
      </w:r>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questions related to fire behavior and fire self-regulation, 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r w:rsidR="00EB4373">
        <w:rPr>
          <w:rFonts w:cs="Times New Roman"/>
        </w:rPr>
        <w:t>We ask the following research questions:</w:t>
      </w:r>
    </w:p>
    <w:p w14:paraId="777AF29E" w14:textId="7F4440B2" w:rsidR="00EB4373" w:rsidRDefault="00EB4373" w:rsidP="00C81F2F">
      <w:pPr>
        <w:ind w:firstLine="720"/>
        <w:rPr>
          <w:rFonts w:cs="Times New Roman"/>
        </w:rPr>
      </w:pPr>
      <w:r>
        <w:rPr>
          <w:rFonts w:cs="Times New Roman"/>
        </w:rPr>
        <w:t>1. How does fuel a</w:t>
      </w:r>
      <w:r w:rsidR="00BB5406">
        <w:rPr>
          <w:rFonts w:cs="Times New Roman"/>
        </w:rPr>
        <w:t xml:space="preserve">bundance and arrangement </w:t>
      </w:r>
      <w:r>
        <w:rPr>
          <w:rFonts w:cs="Times New Roman"/>
        </w:rPr>
        <w:t xml:space="preserve">differ in burned, reburned, and thrice-burned </w:t>
      </w:r>
      <w:r w:rsidR="00E23926">
        <w:rPr>
          <w:rFonts w:cs="Times New Roman"/>
        </w:rPr>
        <w:t>forests</w:t>
      </w:r>
      <w:r>
        <w:rPr>
          <w:rFonts w:cs="Times New Roman"/>
        </w:rPr>
        <w:t>?</w:t>
      </w:r>
    </w:p>
    <w:p w14:paraId="3C41FDA8" w14:textId="124C8931" w:rsidR="00EB4373" w:rsidRDefault="00EB4373" w:rsidP="00C81F2F">
      <w:pPr>
        <w:ind w:firstLine="720"/>
        <w:rPr>
          <w:rFonts w:cs="Times New Roman"/>
        </w:rPr>
      </w:pPr>
      <w:r>
        <w:rPr>
          <w:rFonts w:cs="Times New Roman"/>
        </w:rPr>
        <w:t xml:space="preserve">2. </w:t>
      </w:r>
      <w:r w:rsidR="00005D5D">
        <w:rPr>
          <w:rFonts w:cs="Times New Roman"/>
        </w:rPr>
        <w:t>Do differences in fuel abundance and arrangement enable differences in wind</w:t>
      </w:r>
      <w:r w:rsidR="00D457F6">
        <w:rPr>
          <w:rFonts w:cs="Times New Roman"/>
        </w:rPr>
        <w:t xml:space="preserve"> </w:t>
      </w:r>
      <w:r w:rsidR="00005D5D">
        <w:rPr>
          <w:rFonts w:cs="Times New Roman"/>
        </w:rPr>
        <w:t>flow or windspeed during a potential fire event</w:t>
      </w:r>
      <w:r w:rsidR="003633BB">
        <w:rPr>
          <w:rFonts w:cs="Times New Roman"/>
        </w:rPr>
        <w:t>?</w:t>
      </w:r>
    </w:p>
    <w:p w14:paraId="6FB59A70" w14:textId="36685DFD" w:rsidR="00EB4373" w:rsidRDefault="00EB4373" w:rsidP="00C81F2F">
      <w:pPr>
        <w:ind w:firstLine="720"/>
        <w:rPr>
          <w:rFonts w:cs="Times New Roman"/>
        </w:rPr>
      </w:pPr>
      <w:r>
        <w:rPr>
          <w:rFonts w:cs="Times New Roman"/>
        </w:rPr>
        <w:t xml:space="preserve">3. </w:t>
      </w:r>
      <w:r w:rsidR="00005D5D">
        <w:rPr>
          <w:rFonts w:cs="Times New Roman"/>
        </w:rPr>
        <w:t xml:space="preserve">Given patterns of fuel abundance and arrangement in burned and reburned forests, can </w:t>
      </w:r>
      <w:r w:rsidR="0076178B">
        <w:rPr>
          <w:rFonts w:cs="Times New Roman"/>
        </w:rPr>
        <w:t>moderate</w:t>
      </w:r>
      <w:r w:rsidR="00005D5D">
        <w:rPr>
          <w:rFonts w:cs="Times New Roman"/>
        </w:rPr>
        <w:t xml:space="preserve"> or extreme fire weather conditions sustain crown fire spread</w:t>
      </w:r>
      <w:r w:rsidR="00494BB5" w:rsidRPr="00494BB5">
        <w:rPr>
          <w:rFonts w:cs="Times New Roman"/>
        </w:rPr>
        <w:t>? </w:t>
      </w:r>
    </w:p>
    <w:p w14:paraId="0C00109E" w14:textId="5FB0A013" w:rsidR="000E2E4A" w:rsidRPr="001F473C" w:rsidRDefault="00005D5D" w:rsidP="00EB4373">
      <w:pPr>
        <w:ind w:firstLine="720"/>
        <w:rPr>
          <w:rFonts w:cs="Times New Roman"/>
          <w:b/>
        </w:rPr>
      </w:pPr>
      <w:r>
        <w:rPr>
          <w:rFonts w:cs="Times New Roman"/>
        </w:rPr>
        <w:t>To build on</w:t>
      </w:r>
      <w:r w:rsidR="00B0049A" w:rsidRPr="001F473C">
        <w:rPr>
          <w:rFonts w:cs="Times New Roman"/>
        </w:rPr>
        <w:t xml:space="preserve"> previous studies examin</w:t>
      </w:r>
      <w:r>
        <w:rPr>
          <w:rFonts w:cs="Times New Roman"/>
        </w:rPr>
        <w:t>ing</w:t>
      </w:r>
      <w:r w:rsidR="00B0049A" w:rsidRPr="001F473C">
        <w:rPr>
          <w:rFonts w:cs="Times New Roman"/>
        </w:rPr>
        <w:t xml:space="preserve"> </w:t>
      </w:r>
      <w:r>
        <w:rPr>
          <w:rFonts w:cs="Times New Roman"/>
        </w:rPr>
        <w:t>fuel characteristics</w:t>
      </w:r>
      <w:r w:rsidR="00B0049A" w:rsidRPr="001F473C">
        <w:rPr>
          <w:rFonts w:cs="Times New Roman"/>
        </w:rPr>
        <w:t xml:space="preserve"> after a single fire event</w:t>
      </w:r>
      <w:r w:rsidR="00E51954">
        <w:rPr>
          <w:rFonts w:cs="Times New Roman"/>
        </w:rPr>
        <w:fldChar w:fldCharType="begin"/>
      </w:r>
      <w:r w:rsidR="00E51954">
        <w:rPr>
          <w:rFonts w:cs="Times New Roman"/>
        </w:rPr>
        <w:instrText xml:space="preserve"> ADDIN ZOTERO_ITEM CSL_CITATION {"citationID":"z6DKUDh4","properties":{"formattedCitation":"(Boyd et al., 2023; Hammond et al., 2019)","plainCitation":"(Boyd et al., 2023; Hammond et al., 2019)","noteIndex":0},"citationItems":[{"id":4173,"uris":["http://zotero.org/users/10601290/items/EKNDM9ET"],"itemData":{"id":4173,"type":"article-journal","container-title":"Forest Ecology and Management","note":"publisher: Elsevier","page":"121347","source":"Google Scholar","title":"Decadal impacts of wildfire fuel reduction treatments on ecosystem characteristics and fire behavior in alaskan boreal forests","volume":"546","author":[{"family":"Boyd","given":"Melissa A."},{"family":"Walker","given":"Xanthe J."},{"family":"Barnes","given":"Jennifer"},{"family":"Celis","given":"Gerardo"},{"family":"Goetz","given":"Scott J."},{"family":"Johnstone","given":"Jill F."},{"family":"Link","given":"Nicholas T."},{"family":"Melvin","given":"April M."},{"family":"Saperstein","given":"Lisa"},{"family":"Schuur","given":"Edward AG"}],"issued":{"date-parts":[["2023"]]},"citation-key":"Boyd_2023a"}},{"id":1127,"uris":["http://zotero.org/users/10601290/items/5E5VQHX8"],"itemData":{"id":1127,"type":"article-journal","abstract":"Background: Fire has historically been a primary control on succession and vegetation dynamics in boreal systems, although modern changing climate is potentially increasing fire size and frequency. Large, often remote fires necessitate large-scale estimates of fire effects and consequences, often using Landsat satellite-derived dNBR (differenced Normalized Burn Ratio) to estimate burn severity. However, few studies have examined long-term field measures of ecosystem condition in relation to dNBR severity classes in boreal Alaska, USA. The goals of this study were: 1) assess changes in dominant vegetation at plots resampled one and 12 years post fire; 2) use dNBR classes to characterize vegetation and downed woody fuels 12 years post fire; and 3) characterize the relationship between biophysical, topographic, and remotely sensed characteristics (e.g., moss and duff depth, canopy cover, elevation, aspect, dNBR) and understory species assemblages 12 years post fire.\nResults: Understory species richness doubled (from 39 to 73) between 2005 and 2016; some common species increased in cover over time (e.g., Ledum groenlandicum Oeder) while others decreased (e.g., Hylocomium splendens [Hedw.] Schimp.). In 2016, live and dead tree densities, tall shrub cover, and 1- and 100-h woody fuels were significantly different among dNBR classes; moss and duff depth, canopy cover, and spruce seedling density were not. Elevation and aspect significantly influenced tall shrub cover, hardwood sapling density, and downed woody fuel loads. Understory plant communities differed between unburned and all burn classes, as well as between low and high dNBR severity. Ordination analysis showed that overstory (e.g., live tree density), understory (e.g., moss depth, woody fuel loading), and site (elevation, aspect, dNBR) significantly influences understory species assemblages.\nConclusion: Remeasured sites (sampled one and 12 years post fire) showed recruitment of new understory species and differing, diverse responses to burning by several common plant species. In 2016, low-severity burned sites had generally the highest woody fuel loading, which may increase risk of repeated surface burning, although the reduction in live tree density would still result in decreased fire risk and behavior. Understory community composition correlated with multiple biotic and abiotic factors, including moss depth, canopy cover, elevation, aspect, and dNBR. Overall, our findings can improve landscape-level predictions of ecosystem condition following fire based on dNBR.","container-title":"Fire Ecology","DOI":"10.1186/s42408-019-0049-5","ISSN":"1933-9747","issue":"1","journalAbbreviation":"fire ecol","language":"en","page":"32","source":"DOI.org (Crossref)","title":"Boreal forest vegetation and fuel conditions 12 years after the 2004 Taylor Complex fires in Alaska, USA","volume":"15","author":[{"family":"Hammond","given":"Darcy H."},{"family":"Strand","given":"Eva K."},{"family":"Hudak","given":"Andrew T."},{"family":"Newingham","given":"Beth A."}],"issued":{"date-parts":[["2019",12]]},"citation-key":"Hammond_2019"}}],"schema":"https://github.com/citation-style-language/schema/raw/master/csl-citation.json"} </w:instrText>
      </w:r>
      <w:r w:rsidR="00E51954">
        <w:rPr>
          <w:rFonts w:cs="Times New Roman"/>
        </w:rPr>
        <w:fldChar w:fldCharType="separate"/>
      </w:r>
      <w:r w:rsidR="00E51954">
        <w:rPr>
          <w:rFonts w:cs="Times New Roman"/>
        </w:rPr>
        <w:t>(Boyd et al., 2023; Hammond et al., 2019)</w:t>
      </w:r>
      <w:r w:rsidR="00E51954">
        <w:rPr>
          <w:rFonts w:cs="Times New Roman"/>
        </w:rPr>
        <w:fldChar w:fldCharType="end"/>
      </w:r>
      <w:r w:rsidR="00E51954">
        <w:rPr>
          <w:rFonts w:cs="Times New Roman"/>
        </w:rPr>
        <w:t xml:space="preserve">, </w:t>
      </w:r>
      <w:r w:rsidR="00B0049A" w:rsidRPr="001F473C">
        <w:rPr>
          <w:rFonts w:cs="Times New Roman"/>
        </w:rPr>
        <w:t xml:space="preserve">here we assess fuel </w:t>
      </w:r>
      <w:r>
        <w:rPr>
          <w:rFonts w:cs="Times New Roman"/>
        </w:rPr>
        <w:t>abundance and arrangement</w:t>
      </w:r>
      <w:r w:rsidRPr="001F473C">
        <w:rPr>
          <w:rFonts w:cs="Times New Roman"/>
        </w:rPr>
        <w:t xml:space="preserve"> </w:t>
      </w:r>
      <w:r w:rsidR="00B0049A" w:rsidRPr="001F473C">
        <w:rPr>
          <w:rFonts w:cs="Times New Roman"/>
        </w:rPr>
        <w:t xml:space="preserve">in boreal </w:t>
      </w:r>
      <w:r w:rsidR="006175C9">
        <w:rPr>
          <w:rFonts w:cs="Times New Roman"/>
        </w:rPr>
        <w:lastRenderedPageBreak/>
        <w:t>forests</w:t>
      </w:r>
      <w:r w:rsidR="006175C9" w:rsidRPr="001F473C">
        <w:rPr>
          <w:rFonts w:cs="Times New Roman"/>
        </w:rPr>
        <w:t xml:space="preserve"> </w:t>
      </w:r>
      <w:r w:rsidR="00B0049A" w:rsidRPr="001F473C">
        <w:rPr>
          <w:rFonts w:cs="Times New Roman"/>
        </w:rPr>
        <w:t>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00B0049A" w:rsidRPr="001F473C">
        <w:rPr>
          <w:rFonts w:cs="Times New Roman"/>
        </w:rPr>
        <w:t xml:space="preserve">We hypothesize that fuel abundance </w:t>
      </w:r>
      <w:r>
        <w:rPr>
          <w:rFonts w:cs="Times New Roman"/>
        </w:rPr>
        <w:t xml:space="preserve">and connectivity </w:t>
      </w:r>
      <w:r w:rsidR="00B0049A" w:rsidRPr="001F473C">
        <w:rPr>
          <w:rFonts w:cs="Times New Roman"/>
        </w:rPr>
        <w:t xml:space="preserve">will initially increase with additional fires </w:t>
      </w:r>
      <w:r>
        <w:rPr>
          <w:rFonts w:cs="Times New Roman"/>
        </w:rPr>
        <w:t xml:space="preserve">via differences in arrangement </w:t>
      </w:r>
      <w:r w:rsidR="00B0049A" w:rsidRPr="001F473C">
        <w:rPr>
          <w:rFonts w:cs="Times New Roman"/>
        </w:rPr>
        <w:t>but decrease after three short-interval fires as reburns continue to consume fuel.</w:t>
      </w:r>
      <w:r w:rsidR="000E2E4A" w:rsidRPr="001F473C">
        <w:rPr>
          <w:rFonts w:cs="Times New Roman"/>
        </w:rPr>
        <w:t xml:space="preserve"> </w:t>
      </w:r>
      <w:r w:rsidR="00B0049A" w:rsidRPr="001F473C">
        <w:rPr>
          <w:rFonts w:cs="Times New Roman"/>
        </w:rPr>
        <w:t xml:space="preserve">In addition, we </w:t>
      </w:r>
      <w:r>
        <w:rPr>
          <w:rFonts w:cs="Times New Roman"/>
        </w:rPr>
        <w:t>hypothesize</w:t>
      </w:r>
      <w:r w:rsidR="00B0049A" w:rsidRPr="001F473C">
        <w:rPr>
          <w:rFonts w:cs="Times New Roman"/>
        </w:rPr>
        <w:t xml:space="preserve"> that</w:t>
      </w:r>
      <w:r>
        <w:rPr>
          <w:rFonts w:cs="Times New Roman"/>
        </w:rPr>
        <w:t xml:space="preserve"> shifts in fuel arrangement produced by shifts in forest regeneration will increase wind speed and change</w:t>
      </w:r>
      <w:r w:rsidR="00B0049A" w:rsidRPr="001F473C">
        <w:rPr>
          <w:rFonts w:cs="Times New Roman"/>
        </w:rPr>
        <w:t xml:space="preserve"> </w:t>
      </w:r>
      <w:r>
        <w:rPr>
          <w:rFonts w:cs="Times New Roman"/>
        </w:rPr>
        <w:t>patterns of wind flow through reburned forests</w:t>
      </w:r>
      <w:r w:rsidR="00B0049A" w:rsidRPr="001F473C">
        <w:rPr>
          <w:rFonts w:cs="Times New Roman"/>
        </w:rPr>
        <w:t>.</w:t>
      </w:r>
      <w:r w:rsidR="000E2E4A" w:rsidRPr="001F473C">
        <w:rPr>
          <w:rFonts w:cs="Times New Roman"/>
        </w:rPr>
        <w:t xml:space="preserve"> </w:t>
      </w:r>
      <w:r w:rsidR="00B0049A" w:rsidRPr="001F473C">
        <w:rPr>
          <w:rFonts w:cs="Times New Roman"/>
        </w:rPr>
        <w:t>Finally, we predict that extreme fire weather conditions (high winds and low fuel moisture) may</w:t>
      </w:r>
      <w:r>
        <w:rPr>
          <w:rFonts w:cs="Times New Roman"/>
        </w:rPr>
        <w:t xml:space="preserve"> enable sustained crown fire spread</w:t>
      </w:r>
      <w:r w:rsidR="00B0049A" w:rsidRPr="001F473C">
        <w:rPr>
          <w:rFonts w:cs="Times New Roman"/>
        </w:rPr>
        <w:t xml:space="preserve"> in reburned </w:t>
      </w:r>
      <w:r w:rsidR="006175C9">
        <w:rPr>
          <w:rFonts w:cs="Times New Roman"/>
        </w:rPr>
        <w:t>forests</w:t>
      </w:r>
      <w:r w:rsidR="00B0049A" w:rsidRPr="001F473C">
        <w:rPr>
          <w:rFonts w:cs="Times New Roman"/>
        </w:rPr>
        <w:t>, potentially overwhelming</w:t>
      </w:r>
      <w:r w:rsidR="004747E5" w:rsidRPr="001F473C">
        <w:rPr>
          <w:rFonts w:cs="Times New Roman"/>
        </w:rPr>
        <w:t xml:space="preserve"> fuel</w:t>
      </w:r>
      <w:r w:rsidR="00B0049A" w:rsidRPr="001F473C">
        <w:rPr>
          <w:rFonts w:cs="Times New Roman"/>
        </w:rPr>
        <w:t xml:space="preserve"> constraints (i.e., connectivity or abundance)</w:t>
      </w:r>
      <w:r w:rsidR="00B91684">
        <w:rPr>
          <w:rFonts w:cs="Times New Roman"/>
        </w:rPr>
        <w:t>.</w:t>
      </w:r>
    </w:p>
    <w:p w14:paraId="00000015" w14:textId="1085F075" w:rsidR="00FD1B39" w:rsidRPr="001F473C" w:rsidRDefault="0072401A" w:rsidP="00670566">
      <w:pPr>
        <w:pStyle w:val="Heading2"/>
      </w:pPr>
      <w:r w:rsidRPr="001F473C">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rsidP="00384D2A">
      <w:pPr>
        <w:pStyle w:val="Heading3"/>
      </w:pPr>
      <w:bookmarkStart w:id="1" w:name="_heading=h.ytacy9q4d9bn" w:colFirst="0" w:colLast="0"/>
      <w:bookmarkEnd w:id="1"/>
      <w:r w:rsidRPr="001F473C">
        <w:t xml:space="preserve">2.1 </w:t>
      </w:r>
      <w:r w:rsidR="002525A6" w:rsidRPr="001F473C">
        <w:t>Study Area</w:t>
      </w:r>
    </w:p>
    <w:p w14:paraId="00000018" w14:textId="0F20F339" w:rsidR="00FD1B39" w:rsidRPr="001F473C" w:rsidRDefault="00B0049A" w:rsidP="00483C9A">
      <w:pPr>
        <w:ind w:firstLine="720"/>
        <w:rPr>
          <w:rFonts w:cs="Times New Roman"/>
        </w:rPr>
      </w:pPr>
      <w:r w:rsidRPr="001F473C">
        <w:rPr>
          <w:rFonts w:cs="Times New Roman"/>
        </w:rPr>
        <w:t xml:space="preserve">To investigate how reburns alter </w:t>
      </w:r>
      <w:r w:rsidR="009535F1">
        <w:rPr>
          <w:rFonts w:cs="Times New Roman"/>
        </w:rPr>
        <w:t>fuel characteristics</w:t>
      </w:r>
      <w:r w:rsidRPr="001F473C">
        <w:rPr>
          <w:rFonts w:cs="Times New Roman"/>
        </w:rPr>
        <w:t xml:space="preserve">, we sampled spatial patterns of fuel abundance and </w:t>
      </w:r>
      <w:r w:rsidR="009535F1">
        <w:rPr>
          <w:rFonts w:cs="Times New Roman"/>
        </w:rPr>
        <w:t>arrangement</w:t>
      </w:r>
      <w:r w:rsidR="009535F1" w:rsidRPr="001F473C">
        <w:rPr>
          <w:rFonts w:cs="Times New Roman"/>
        </w:rPr>
        <w:t xml:space="preserve"> </w:t>
      </w:r>
      <w:r w:rsidRPr="001F473C">
        <w:rPr>
          <w:rFonts w:cs="Times New Roman"/>
        </w:rPr>
        <w:t>at two locations in Interior Alaska.</w:t>
      </w:r>
      <w:r w:rsidR="002525A6" w:rsidRPr="001F473C">
        <w:rPr>
          <w:rFonts w:cs="Times New Roman"/>
        </w:rPr>
        <w:t xml:space="preserve"> </w:t>
      </w:r>
      <w:r w:rsidRPr="001F473C">
        <w:rPr>
          <w:rFonts w:cs="Times New Roman"/>
        </w:rPr>
        <w:t xml:space="preserve">Each </w:t>
      </w:r>
      <w:r w:rsidR="00B91684">
        <w:rPr>
          <w:rFonts w:cs="Times New Roman"/>
        </w:rPr>
        <w:t>location</w:t>
      </w:r>
      <w:r w:rsidRPr="001F473C">
        <w:rPr>
          <w:rFonts w:cs="Times New Roman"/>
        </w:rPr>
        <w:t xml:space="preserve"> experienced 1-3 fires within &gt;30-year intervals</w:t>
      </w:r>
      <w:r w:rsidR="00B91684">
        <w:rPr>
          <w:rFonts w:cs="Times New Roman"/>
        </w:rPr>
        <w:t>. Across</w:t>
      </w:r>
      <w:r w:rsidRPr="001F473C">
        <w:rPr>
          <w:rFonts w:cs="Times New Roman"/>
        </w:rPr>
        <w:t xml:space="preserve"> both locations, </w:t>
      </w:r>
      <w:r w:rsidR="00B91684">
        <w:rPr>
          <w:rFonts w:cs="Times New Roman"/>
        </w:rPr>
        <w:t xml:space="preserve">we randomly established </w:t>
      </w:r>
      <w:r w:rsidRPr="001F473C">
        <w:rPr>
          <w:rFonts w:cs="Times New Roman"/>
        </w:rPr>
        <w:t xml:space="preserve">42 plots </w:t>
      </w:r>
      <w:r w:rsidR="00B81125">
        <w:rPr>
          <w:rFonts w:cs="Times New Roman"/>
        </w:rPr>
        <w:t xml:space="preserve">(each </w:t>
      </w:r>
      <w:r w:rsidR="00B81125" w:rsidRPr="001F473C">
        <w:rPr>
          <w:rFonts w:cs="Times New Roman"/>
        </w:rPr>
        <w:t>20m-by-20m</w:t>
      </w:r>
      <w:r w:rsidR="00B81125">
        <w:rPr>
          <w:rFonts w:cs="Times New Roman"/>
        </w:rPr>
        <w:t xml:space="preserve">) </w:t>
      </w:r>
      <w:r w:rsidRPr="001F473C">
        <w:rPr>
          <w:rFonts w:cs="Times New Roman"/>
        </w:rPr>
        <w:t xml:space="preserve">within burn perimeters </w:t>
      </w:r>
      <w:r w:rsidR="00B91684">
        <w:rPr>
          <w:rFonts w:cs="Times New Roman"/>
        </w:rPr>
        <w:t xml:space="preserve">a minimum of </w:t>
      </w:r>
      <w:r w:rsidRPr="001F473C">
        <w:rPr>
          <w:rFonts w:cs="Times New Roman"/>
        </w:rPr>
        <w:t xml:space="preserve">100m apart and a minimum of 50 m from roads. </w:t>
      </w:r>
      <w:r w:rsidR="00B91684">
        <w:rPr>
          <w:rFonts w:cs="Times New Roman"/>
        </w:rPr>
        <w:t>We also established e</w:t>
      </w:r>
      <w:r w:rsidRPr="001F473C">
        <w:rPr>
          <w:rFonts w:cs="Times New Roman"/>
        </w:rPr>
        <w:t xml:space="preserve">ight additional plots in the </w:t>
      </w:r>
      <w:r w:rsidR="00B91684">
        <w:rPr>
          <w:rFonts w:cs="Times New Roman"/>
        </w:rPr>
        <w:t xml:space="preserve">surrounding </w:t>
      </w:r>
      <w:r w:rsidRPr="001F473C">
        <w:rPr>
          <w:rFonts w:cs="Times New Roman"/>
        </w:rPr>
        <w:t>unburned</w:t>
      </w:r>
      <w:r w:rsidR="00B91684">
        <w:rPr>
          <w:rFonts w:cs="Times New Roman"/>
        </w:rPr>
        <w:t xml:space="preserve"> forest</w:t>
      </w:r>
      <w:r w:rsidRPr="001F473C">
        <w:rPr>
          <w:rFonts w:cs="Times New Roman"/>
        </w:rPr>
        <w:t xml:space="preserve"> as references for the assumed prefire conditions</w:t>
      </w:r>
      <w:r w:rsidR="00B81125">
        <w:rPr>
          <w:rFonts w:cs="Times New Roman"/>
        </w:rPr>
        <w:t>, for a total of 50 plots</w:t>
      </w:r>
      <w:r w:rsidRPr="001F473C">
        <w:rPr>
          <w:rFonts w:cs="Times New Roman"/>
        </w:rPr>
        <w:t>.</w:t>
      </w:r>
      <w:r w:rsidR="002525A6" w:rsidRPr="001F473C">
        <w:rPr>
          <w:rFonts w:cs="Times New Roman"/>
        </w:rPr>
        <w:t xml:space="preserve"> </w:t>
      </w:r>
      <w:r w:rsidR="00B91684">
        <w:rPr>
          <w:rFonts w:cs="Times New Roman"/>
        </w:rPr>
        <w:t xml:space="preserve">Using tree cores, we checked burned and reburned plots for trees that may have survived individual fire events, and found none, indicating fires in both locations led to full canopy mortality. </w:t>
      </w:r>
    </w:p>
    <w:p w14:paraId="00000019" w14:textId="19DF65AE" w:rsidR="00FD1B39" w:rsidRPr="001F473C" w:rsidRDefault="0072401A" w:rsidP="00384D2A">
      <w:pPr>
        <w:pStyle w:val="Heading3"/>
      </w:pPr>
      <w:bookmarkStart w:id="2" w:name="_heading=h.qso6pelaa3zp" w:colFirst="0" w:colLast="0"/>
      <w:bookmarkEnd w:id="2"/>
      <w:r w:rsidRPr="001F473C">
        <w:t xml:space="preserve">2.2 </w:t>
      </w:r>
      <w:r w:rsidR="002525A6" w:rsidRPr="001F473C">
        <w:t>Field Sampling</w:t>
      </w:r>
    </w:p>
    <w:p w14:paraId="0000001C" w14:textId="0C8538E5" w:rsidR="00FD1B39" w:rsidRPr="001F473C" w:rsidRDefault="00AF17D5" w:rsidP="00AF17D5">
      <w:pPr>
        <w:ind w:firstLine="720"/>
        <w:rPr>
          <w:rFonts w:cs="Times New Roman"/>
          <w:color w:val="000000"/>
        </w:rPr>
      </w:pPr>
      <w:r w:rsidRPr="001F473C">
        <w:rPr>
          <w:rFonts w:cs="Times New Roman"/>
        </w:rPr>
        <w:t>To quantify fuel abundance</w:t>
      </w:r>
      <w:r w:rsidR="00B91684">
        <w:rPr>
          <w:rFonts w:cs="Times New Roman"/>
        </w:rPr>
        <w:t xml:space="preserve">, </w:t>
      </w:r>
      <w:r w:rsidRPr="001F473C">
        <w:rPr>
          <w:rFonts w:cs="Times New Roman"/>
        </w:rPr>
        <w:t>w</w:t>
      </w:r>
      <w:r w:rsidR="00093EEA" w:rsidRPr="001F473C">
        <w:rPr>
          <w:rFonts w:cs="Times New Roman"/>
        </w:rPr>
        <w:t xml:space="preserve">e measured </w:t>
      </w:r>
      <w:r w:rsidR="009535F1">
        <w:rPr>
          <w:rFonts w:cs="Times New Roman"/>
        </w:rPr>
        <w:t xml:space="preserve">dead downed woody debris, density and mass of live and dead standing fuels and the cover and abundance (mass and depth) of surface fuels. We measured </w:t>
      </w:r>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w:t>
      </w:r>
      <w:r w:rsidR="00B81125">
        <w:rPr>
          <w:rFonts w:cs="Times New Roman"/>
        </w:rPr>
        <w:t xml:space="preserve">of </w:t>
      </w:r>
      <w:r w:rsidR="00B81125">
        <w:rPr>
          <w:rFonts w:cs="Times New Roman"/>
        </w:rPr>
        <w:lastRenderedPageBreak/>
        <w:t xml:space="preserve">the 50 </w:t>
      </w:r>
      <w:r w:rsidR="002525A6" w:rsidRPr="001F473C">
        <w:rPr>
          <w:rFonts w:cs="Times New Roman"/>
        </w:rPr>
        <w:t>plot</w:t>
      </w:r>
      <w:r w:rsidR="00B81125">
        <w:rPr>
          <w:rFonts w:cs="Times New Roman"/>
        </w:rPr>
        <w:t>s</w:t>
      </w:r>
      <w:r w:rsidR="002525A6" w:rsidRPr="001F473C">
        <w:rPr>
          <w:rFonts w:cs="Times New Roman"/>
        </w:rPr>
        <w:t xml:space="preserve">.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w:t>
      </w:r>
      <w:r w:rsidR="009535F1">
        <w:rPr>
          <w:rFonts w:cs="Times New Roman"/>
          <w:color w:val="000000"/>
        </w:rPr>
        <w:t>surface</w:t>
      </w:r>
      <w:r w:rsidR="009535F1" w:rsidRPr="001F473C">
        <w:rPr>
          <w:rFonts w:cs="Times New Roman"/>
          <w:color w:val="000000"/>
        </w:rPr>
        <w:t xml:space="preserve"> </w:t>
      </w:r>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w:t>
      </w:r>
      <w:r w:rsidR="00B81125">
        <w:rPr>
          <w:rFonts w:cs="Times New Roman"/>
          <w:color w:val="000000"/>
        </w:rPr>
        <w:t xml:space="preserve"> </w:t>
      </w:r>
      <w:r w:rsidR="00B62A29" w:rsidRPr="001F473C">
        <w:rPr>
          <w:rFonts w:cs="Times New Roman"/>
          <w:color w:val="000000"/>
        </w:rPr>
        <w:t>randomly</w:t>
      </w:r>
      <w:r w:rsidR="00B81125">
        <w:rPr>
          <w:rFonts w:cs="Times New Roman"/>
          <w:color w:val="000000"/>
        </w:rPr>
        <w:t>-</w:t>
      </w:r>
      <w:r w:rsidR="00B62A29" w:rsidRPr="001F473C">
        <w:rPr>
          <w:rFonts w:cs="Times New Roman"/>
          <w:color w:val="000000"/>
        </w:rPr>
        <w:t>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w:t>
      </w:r>
      <w:r w:rsidR="00B81125">
        <w:rPr>
          <w:rFonts w:cs="Times New Roman"/>
          <w:color w:val="000000"/>
        </w:rPr>
        <w:t xml:space="preserve"> (10 each, randomly located within the larger 20m-by-20m plots)</w:t>
      </w:r>
      <w:r w:rsidR="00B62A29" w:rsidRPr="001F473C">
        <w:rPr>
          <w:rFonts w:cs="Times New Roman"/>
          <w:color w:val="000000"/>
        </w:rPr>
        <w:t xml:space="preserve">,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r w:rsidR="009535F1">
        <w:rPr>
          <w:rFonts w:cs="Times New Roman"/>
          <w:color w:val="000000" w:themeColor="text1"/>
        </w:rPr>
        <w:t>We</w:t>
      </w:r>
      <w:r w:rsidR="00B0049A" w:rsidRPr="001F473C">
        <w:rPr>
          <w:rFonts w:cs="Times New Roman"/>
          <w:color w:val="000000"/>
        </w:rPr>
        <w:t xml:space="preserve"> measured height and diameter at breast height (DBH 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w:t>
      </w:r>
      <w:r w:rsidR="009535F1">
        <w:rPr>
          <w:rFonts w:cs="Times New Roman"/>
          <w:color w:val="000000"/>
        </w:rPr>
        <w:t>. Where tree density precluded measuring the entire 200m</w:t>
      </w:r>
      <w:r w:rsidR="009535F1" w:rsidRPr="001F473C">
        <w:rPr>
          <w:rFonts w:cs="Times New Roman"/>
          <w:color w:val="000000"/>
          <w:vertAlign w:val="superscript"/>
        </w:rPr>
        <w:t>2</w:t>
      </w:r>
      <w:r w:rsidR="009535F1">
        <w:rPr>
          <w:rFonts w:cs="Times New Roman"/>
          <w:color w:val="000000"/>
        </w:rPr>
        <w:t>, we measured 100m</w:t>
      </w:r>
      <w:r w:rsidR="009535F1" w:rsidRPr="001F473C">
        <w:rPr>
          <w:rFonts w:cs="Times New Roman"/>
          <w:color w:val="000000"/>
          <w:vertAlign w:val="superscript"/>
        </w:rPr>
        <w:t>2</w:t>
      </w:r>
      <w:r w:rsidR="00B0049A" w:rsidRPr="001F473C">
        <w:rPr>
          <w:rFonts w:cs="Times New Roman"/>
          <w:color w:val="000000"/>
        </w:rPr>
        <w:t xml:space="preserve"> </w:t>
      </w:r>
      <w:r w:rsidR="009535F1">
        <w:rPr>
          <w:rFonts w:cs="Times New Roman"/>
          <w:color w:val="000000"/>
        </w:rPr>
        <w:t xml:space="preserve">subplots </w:t>
      </w:r>
      <w:r w:rsidR="00B0049A" w:rsidRPr="001F473C">
        <w:rPr>
          <w:rFonts w:cs="Times New Roman"/>
          <w:color w:val="000000"/>
        </w:rPr>
        <w:t xml:space="preserve">and scaled </w:t>
      </w:r>
      <w:r w:rsidR="009535F1">
        <w:rPr>
          <w:rFonts w:cs="Times New Roman"/>
          <w:color w:val="000000"/>
        </w:rPr>
        <w:t xml:space="preserve">by area </w:t>
      </w:r>
      <w:r w:rsidR="00B0049A" w:rsidRPr="001F473C">
        <w:rPr>
          <w:rFonts w:cs="Times New Roman"/>
          <w:color w:val="000000"/>
        </w:rPr>
        <w:t>to produce estimates of tree density</w:t>
      </w:r>
      <w:r w:rsidR="009535F1">
        <w:rPr>
          <w:rFonts w:cs="Times New Roman"/>
          <w:color w:val="000000"/>
        </w:rPr>
        <w:t xml:space="preserve"> per m</w:t>
      </w:r>
      <w:r w:rsidR="009535F1" w:rsidRPr="001F473C">
        <w:rPr>
          <w:rFonts w:cs="Times New Roman"/>
          <w:color w:val="000000"/>
          <w:vertAlign w:val="superscript"/>
        </w:rPr>
        <w:t>2</w:t>
      </w:r>
      <w:r w:rsidR="00B0049A" w:rsidRPr="001F473C">
        <w:rPr>
          <w:rFonts w:cs="Times New Roman"/>
          <w:color w:val="000000"/>
        </w:rPr>
        <w:t>.</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0DF5F022" w:rsidR="001829B5" w:rsidRDefault="00E749C9" w:rsidP="000E2E4A">
      <w:pPr>
        <w:ind w:firstLine="720"/>
        <w:rPr>
          <w:rFonts w:cs="Times New Roman"/>
          <w:color w:val="000000"/>
        </w:rPr>
      </w:pPr>
      <w:r w:rsidRPr="001F473C">
        <w:rPr>
          <w:rFonts w:cs="Times New Roman"/>
          <w:color w:val="000000"/>
        </w:rPr>
        <w:t xml:space="preserve">To </w:t>
      </w:r>
      <w:r w:rsidR="0076178B">
        <w:rPr>
          <w:rFonts w:cs="Times New Roman"/>
          <w:color w:val="000000"/>
        </w:rPr>
        <w:t xml:space="preserve">capture differences in the arrangement of fuel, we </w:t>
      </w:r>
      <w:r w:rsidRPr="001F473C">
        <w:rPr>
          <w:rFonts w:cs="Times New Roman"/>
          <w:color w:val="000000"/>
        </w:rPr>
        <w:t>calculate</w:t>
      </w:r>
      <w:r w:rsidR="0076178B">
        <w:rPr>
          <w:rFonts w:cs="Times New Roman"/>
          <w:color w:val="000000"/>
        </w:rPr>
        <w:t>d</w:t>
      </w:r>
      <w:r w:rsidRPr="001F473C">
        <w:rPr>
          <w:rFonts w:cs="Times New Roman"/>
          <w:color w:val="000000"/>
        </w:rPr>
        <w:t xml:space="preserve"> the spatial dispersion of</w:t>
      </w:r>
      <w:r w:rsidR="0076178B">
        <w:rPr>
          <w:rFonts w:cs="Times New Roman"/>
          <w:color w:val="000000"/>
        </w:rPr>
        <w:t xml:space="preserve"> trees using Eberhardt’s index, a metric of </w:t>
      </w:r>
      <w:r w:rsidR="0076178B" w:rsidRPr="001F473C">
        <w:rPr>
          <w:rFonts w:cs="Times New Roman"/>
          <w:color w:val="000000"/>
        </w:rPr>
        <w:t xml:space="preserve">dispersion based on random point-to-nearest-organism-distance, for each species across each plot </w:t>
      </w:r>
      <w:r w:rsidR="0076178B">
        <w:rPr>
          <w:rFonts w:cs="Times New Roman"/>
          <w:color w:val="000000"/>
        </w:rPr>
        <w:fldChar w:fldCharType="begin"/>
      </w:r>
      <w:r w:rsidR="0076178B">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76178B">
        <w:rPr>
          <w:rFonts w:cs="Times New Roman"/>
          <w:color w:val="000000"/>
        </w:rPr>
        <w:fldChar w:fldCharType="separate"/>
      </w:r>
      <w:r w:rsidR="0076178B">
        <w:rPr>
          <w:rFonts w:cs="Times New Roman"/>
          <w:noProof/>
          <w:color w:val="000000"/>
        </w:rPr>
        <w:t>(Hines and Hines, 1979)</w:t>
      </w:r>
      <w:r w:rsidR="0076178B">
        <w:rPr>
          <w:rFonts w:cs="Times New Roman"/>
          <w:color w:val="000000"/>
        </w:rPr>
        <w:fldChar w:fldCharType="end"/>
      </w:r>
      <w:r w:rsidRPr="001F473C">
        <w:rPr>
          <w:rFonts w:cs="Times New Roman"/>
          <w:color w:val="000000"/>
        </w:rPr>
        <w:t xml:space="preserve">, </w:t>
      </w:r>
      <w:r w:rsidR="0076178B">
        <w:rPr>
          <w:rFonts w:cs="Times New Roman"/>
          <w:color w:val="000000"/>
        </w:rPr>
        <w:t>W</w:t>
      </w:r>
      <w:r w:rsidRPr="001F473C">
        <w:rPr>
          <w:rFonts w:cs="Times New Roman"/>
          <w:color w:val="000000"/>
        </w:rPr>
        <w:t xml:space="preserve">e measured the distance to the nearest tree of each species present in the plot from </w:t>
      </w:r>
      <w:r w:rsidR="00C81F2F">
        <w:rPr>
          <w:rFonts w:cs="Times New Roman"/>
          <w:color w:val="000000"/>
        </w:rPr>
        <w:t>a random point, selected by combinations of random distances from plot corners and replicated 10 times in each plot</w:t>
      </w:r>
      <w:r w:rsidRPr="001F473C">
        <w:rPr>
          <w:rFonts w:cs="Times New Roman"/>
          <w:color w:val="000000"/>
        </w:rPr>
        <w:t>.</w:t>
      </w:r>
      <w:r w:rsidR="002525A6" w:rsidRPr="001F473C">
        <w:rPr>
          <w:rFonts w:cs="Times New Roman"/>
          <w:color w:val="000000"/>
        </w:rPr>
        <w:t xml:space="preserve"> </w:t>
      </w:r>
      <w:r w:rsidRPr="001F473C">
        <w:rPr>
          <w:rFonts w:cs="Times New Roman"/>
          <w:color w:val="000000"/>
        </w:rPr>
        <w:t xml:space="preserve">We </w:t>
      </w:r>
      <w:r w:rsidR="0076178B">
        <w:rPr>
          <w:rFonts w:cs="Times New Roman"/>
          <w:color w:val="000000"/>
        </w:rPr>
        <w:t xml:space="preserve">calculated </w:t>
      </w:r>
      <w:r w:rsidRPr="001F473C">
        <w:rPr>
          <w:rFonts w:cs="Times New Roman"/>
          <w:color w:val="000000"/>
        </w:rPr>
        <w:t xml:space="preserve">Eberhardt’s index, </w:t>
      </w:r>
      <w:r w:rsidR="0076178B">
        <w:rPr>
          <w:rFonts w:cs="Times New Roman"/>
          <w:color w:val="000000"/>
        </w:rPr>
        <w:t>as:</w:t>
      </w:r>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55D232E1" w:rsidR="00FD1B39" w:rsidRPr="001F473C" w:rsidRDefault="000E2E4A" w:rsidP="000E2E4A">
      <w:pPr>
        <w:ind w:firstLine="720"/>
        <w:rPr>
          <w:rFonts w:cs="Times New Roman"/>
          <w:color w:val="000000"/>
        </w:rPr>
      </w:pPr>
      <w:r w:rsidRPr="001F473C">
        <w:rPr>
          <w:rFonts w:cs="Times New Roman"/>
          <w:color w:val="000000"/>
        </w:rPr>
        <w:lastRenderedPageBreak/>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w:t>
      </w:r>
      <w:r w:rsidR="00B91684">
        <w:rPr>
          <w:rFonts w:cs="Times New Roman"/>
        </w:rPr>
        <w:t xml:space="preserve"> indicate </w:t>
      </w:r>
      <w:r w:rsidRPr="001F473C">
        <w:rPr>
          <w:rFonts w:cs="Times New Roman"/>
        </w:rPr>
        <w:t xml:space="preserve">a regular </w:t>
      </w:r>
      <w:r w:rsidR="00B91684">
        <w:rPr>
          <w:rFonts w:cs="Times New Roman"/>
        </w:rPr>
        <w:t xml:space="preserve">spatial </w:t>
      </w:r>
      <w:r w:rsidR="00CB4274" w:rsidRPr="001F473C">
        <w:rPr>
          <w:rFonts w:cs="Times New Roman"/>
        </w:rPr>
        <w:t>pattern;</w:t>
      </w:r>
      <w:r w:rsidRPr="001F473C">
        <w:rPr>
          <w:rFonts w:cs="Times New Roman"/>
        </w:rPr>
        <w:t xml:space="preserve"> values above </w:t>
      </w:r>
      <w:r w:rsidR="00B91684">
        <w:rPr>
          <w:rFonts w:cs="Times New Roman"/>
        </w:rPr>
        <w:t>indicate</w:t>
      </w:r>
      <w:r w:rsidRPr="001F473C">
        <w:rPr>
          <w:rFonts w:cs="Times New Roman"/>
        </w:rPr>
        <w:t xml:space="preserve"> </w:t>
      </w:r>
      <w:r w:rsidR="0076178B">
        <w:rPr>
          <w:rFonts w:cs="Times New Roman"/>
        </w:rPr>
        <w:t xml:space="preserve">a </w:t>
      </w:r>
      <w:r w:rsidRPr="001F473C">
        <w:rPr>
          <w:rFonts w:cs="Times New Roman"/>
        </w:rPr>
        <w:t>clump</w:t>
      </w:r>
      <w:r w:rsidR="0076178B">
        <w:rPr>
          <w:rFonts w:cs="Times New Roman"/>
        </w:rPr>
        <w:t xml:space="preserve">ed </w:t>
      </w:r>
      <w:r w:rsidR="00B91684">
        <w:rPr>
          <w:rFonts w:cs="Times New Roman"/>
        </w:rPr>
        <w:t>arrangement</w:t>
      </w:r>
      <w:r w:rsidRPr="001F473C">
        <w:rPr>
          <w:rFonts w:cs="Times New Roman"/>
        </w:rPr>
        <w:t>.</w:t>
      </w:r>
    </w:p>
    <w:p w14:paraId="00000023" w14:textId="2D3D07A1" w:rsidR="00FD1B39" w:rsidRPr="001F473C" w:rsidRDefault="0072401A" w:rsidP="00384D2A">
      <w:pPr>
        <w:pStyle w:val="Heading3"/>
      </w:pPr>
      <w:bookmarkStart w:id="3" w:name="_heading=h.lvbk36hgcrdm" w:colFirst="0" w:colLast="0"/>
      <w:bookmarkEnd w:id="3"/>
      <w:r w:rsidRPr="001F473C">
        <w:t xml:space="preserve">2.3 </w:t>
      </w:r>
      <w:r w:rsidR="002525A6" w:rsidRPr="001F473C">
        <w:t>Fire modeling</w:t>
      </w:r>
    </w:p>
    <w:p w14:paraId="00000025" w14:textId="7A82A77F" w:rsidR="00FD1B39" w:rsidRPr="001F473C" w:rsidRDefault="00E749C9" w:rsidP="00F427DF">
      <w:pPr>
        <w:ind w:firstLine="720"/>
        <w:rPr>
          <w:rFonts w:cs="Times New Roman"/>
        </w:rPr>
      </w:pPr>
      <w:r w:rsidRPr="001F473C">
        <w:rPr>
          <w:rFonts w:cs="Times New Roman"/>
        </w:rPr>
        <w:t xml:space="preserve">To model </w:t>
      </w:r>
      <w:r w:rsidR="0076178B">
        <w:rPr>
          <w:rFonts w:cs="Times New Roman"/>
        </w:rPr>
        <w:t>wind</w:t>
      </w:r>
      <w:r w:rsidR="003C5704">
        <w:rPr>
          <w:rFonts w:cs="Times New Roman"/>
        </w:rPr>
        <w:t xml:space="preserve"> </w:t>
      </w:r>
      <w:r w:rsidR="0076178B">
        <w:rPr>
          <w:rFonts w:cs="Times New Roman"/>
        </w:rPr>
        <w:t xml:space="preserve">flow and crown </w:t>
      </w:r>
      <w:r w:rsidRPr="001F473C">
        <w:rPr>
          <w:rFonts w:cs="Times New Roman"/>
        </w:rPr>
        <w:t xml:space="preserve">fire behavior based </w:t>
      </w:r>
      <w:r w:rsidR="0076178B">
        <w:rPr>
          <w:rFonts w:cs="Times New Roman"/>
        </w:rPr>
        <w:t>on the patterns of fuel abundance and arrangement we observed in burned and reburned forests</w:t>
      </w:r>
      <w:r w:rsidRPr="001F473C">
        <w:rPr>
          <w:rFonts w:cs="Times New Roman"/>
        </w:rPr>
        <w:t>,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714DBF">
        <w:rPr>
          <w:rFonts w:cs="Times New Roman"/>
        </w:rPr>
        <w:instrText xml:space="preserve"> ADDIN ZOTERO_ITEM CSL_CITATION {"citationID":"52o05FoF","properties":{"formattedCitation":"(McGrattan et al., n.d.)","plainCitation":"(McGrattan et al., n.d.)","dontUpdate":true,"noteIndex":0},"citationItems":[{"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schema":"https://github.com/citation-style-language/schema/raw/master/csl-citation.json"} </w:instrText>
      </w:r>
      <w:r w:rsidR="001829B5">
        <w:rPr>
          <w:rFonts w:cs="Times New Roman"/>
        </w:rPr>
        <w:fldChar w:fldCharType="separate"/>
      </w:r>
      <w:r w:rsidR="00E71E4B">
        <w:rPr>
          <w:rFonts w:cs="Times New Roman"/>
          <w:noProof/>
        </w:rPr>
        <w:t>(McGrattan et al.,</w:t>
      </w:r>
      <w:r w:rsidR="004573BB">
        <w:rPr>
          <w:rFonts w:cs="Times New Roman"/>
          <w:noProof/>
        </w:rPr>
        <w:t xml:space="preserve"> 2012</w:t>
      </w:r>
      <w:r w:rsidR="00E71E4B">
        <w:rPr>
          <w:rFonts w:cs="Times New Roman"/>
          <w:noProof/>
        </w:rPr>
        <w:t>)</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 xml:space="preserve">First, it is a coupled </w:t>
      </w:r>
      <w:r w:rsidR="00C81F2F" w:rsidRPr="001F473C">
        <w:rPr>
          <w:rFonts w:cs="Times New Roman"/>
        </w:rPr>
        <w:t>fire</w:t>
      </w:r>
      <w:r w:rsidR="00C81F2F">
        <w:rPr>
          <w:rFonts w:cs="Times New Roman"/>
        </w:rPr>
        <w:t>-</w:t>
      </w:r>
      <w:r w:rsidRPr="001F473C">
        <w:rPr>
          <w:rFonts w:cs="Times New Roman"/>
        </w:rPr>
        <w:t xml:space="preserve">atmospheric model that provides spatial and temporal predictions of fire behavior based on a large eddy computational fluid dynamics model </w:t>
      </w:r>
      <w:r w:rsidR="00B91684">
        <w:rPr>
          <w:rFonts w:cs="Times New Roman"/>
        </w:rPr>
        <w:t>linked with</w:t>
      </w:r>
      <w:r w:rsidRPr="001F473C">
        <w:rPr>
          <w:rFonts w:cs="Times New Roman"/>
        </w:rPr>
        <w:t xml:space="preserve"> models </w:t>
      </w:r>
      <w:r w:rsidR="00B91684">
        <w:rPr>
          <w:rFonts w:cs="Times New Roman"/>
        </w:rPr>
        <w:t xml:space="preserve">of </w:t>
      </w:r>
      <w:r w:rsidRPr="001F473C">
        <w:rPr>
          <w:rFonts w:cs="Times New Roman"/>
        </w:rPr>
        <w:t>thermal degradation, convective and radiative heat transfer, and gas-phase combustion.</w:t>
      </w:r>
      <w:r w:rsidR="006D2ABC" w:rsidRPr="001F473C">
        <w:rPr>
          <w:rFonts w:cs="Times New Roman"/>
        </w:rPr>
        <w:t xml:space="preserve"> </w:t>
      </w:r>
      <w:r w:rsidRPr="001F473C">
        <w:rPr>
          <w:rFonts w:cs="Times New Roman"/>
        </w:rPr>
        <w:t xml:space="preserve">This </w:t>
      </w:r>
      <w:r w:rsidR="00B91684">
        <w:rPr>
          <w:rFonts w:cs="Times New Roman"/>
        </w:rPr>
        <w:t xml:space="preserve">coupled </w:t>
      </w:r>
      <w:r w:rsidRPr="001F473C">
        <w:rPr>
          <w:rFonts w:cs="Times New Roman"/>
        </w:rPr>
        <w:t>approach allows the model to captur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 xml:space="preserve">those occurring between mature black spruce forests and regenerating </w:t>
      </w:r>
      <w:r w:rsidR="00AD7F53">
        <w:rPr>
          <w:rFonts w:cs="Times New Roman"/>
          <w:color w:val="000000" w:themeColor="text1"/>
        </w:rPr>
        <w:t>broadleaf</w:t>
      </w:r>
      <w:r w:rsidR="00AD7F53" w:rsidRPr="00AA1AB6">
        <w:rPr>
          <w:rFonts w:cs="Times New Roman"/>
          <w:color w:val="000000" w:themeColor="text1"/>
        </w:rPr>
        <w:t xml:space="preserve"> </w:t>
      </w:r>
      <w:r w:rsidR="006175C9">
        <w:rPr>
          <w:rFonts w:cs="Times New Roman"/>
          <w:color w:val="000000" w:themeColor="text1"/>
        </w:rPr>
        <w:t xml:space="preserve">forests </w:t>
      </w:r>
      <w:r w:rsidR="0073364C">
        <w:rPr>
          <w:rFonts w:cs="Times New Roman"/>
          <w:color w:val="000000" w:themeColor="text1"/>
        </w:rPr>
        <w:fldChar w:fldCharType="begin"/>
      </w:r>
      <w:r w:rsidR="00E51954">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Z5oEji8H/w7OikDtj","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598,"uris":["http://zotero.org/users/10601290/items/PENAWVXH","http://zotero.org/users/10601290/items/LGCW694G"],"itemData":{"id":3598,"type":"article-journal","abstract":"Boreal forest soils contain large stocks of soil carbon (C) that may be sensitive to changes in climate and disturbance. Destablization of boreal forest soil C through changes in C inputs, belowground C pools and/or wildfire could feedback to accelerate rising atmospheric CO2 concentration. Additionally, increasing frequency of severe fires may be changing the dominant forest types and reshaping aboveground C stocks. Although controls on ecosystem C pools have received considerable attention, many studies have been limited to locations near the road system, leading to uncertainty in current and future C stocks across boreal Alaska. Here, we leveraged 545 randomly selected and spatially balanced Forest Inventory and Analysis (FIA) plots across 13.5 million hectares in interior Alaska to examine the factors governing soil and live tree C pools. Forest type mediated the effects of mean summer air temperature and the probability of near-surface permafrost on soil C. Meanwhile, forest type, stand age and aspect were the primary drivers of live tree C. Overall, plots with a known history of wildfire during the past 70 years did not have significantly different soil C stocks than plots without a known history of fire, likely due to the historical predominance of low severity fires. Where wildfire likely initiated a transition to deciduous trees (19% of plots), live tree and soil C pools were reduced by 16% and 20%, respectively. Ecosystem C likely recovered over time, as maturing deciduous stands rapidly gained C in live trees. Deciduous stands without a known fire had comparatively very large live tree C stocks, suggesting a significant change in the distribution of ecosystem C following severe fire. Synthesis. Our results highlight the nuanced interactions among wildfire, landscape position and forest type that will play important roles in shaping future boreal ecosystem C stocks.","container-title":"Journal of Ecology","DOI":"10.1111/1365-2745.13963","ISSN":"1365-2745","issue":"10","language":"en","license":"© 2022 The Authors. John Wiley &amp; Sons Ltd © 2022 British Ecological Society. This article has been contributed to by U.S. Government employees and their work is in the public domain in the USA.","note":"_eprint: https://onlinelibrary.wiley.com/doi/pdf/10.1111/1365-2745.13963","page":"2475-2492","source":"Wiley Online Library","title":"Interactions among wildfire, forest type and landscape position are key determinants of boreal forest carbon stocks","volume":"110","author":[{"family":"Cahoon","given":"Sean M. P."},{"family":"Sullivan","given":"Patrick F."},{"family":"Gray","given":"Andrew N."}],"issued":{"date-parts":[["2022"]]},"citation-key":"Cahoon_2022a"}}],"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714DBF">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dontUpdate":true,"noteIndex":0},"citationItems":[{"id":13,"uris":["http://zotero.org/users/10601290/items/IHN3IBFT"],"itemData":{"id":13,"type":"article-journal","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3624,"uris":["http://zotero.org/users/10601290/items/BCRB8Q67","http://zotero.org/users/10601290/items/JISGDRVI"],"itemData":{"id":3624,"type":"article-journal","source":"ResearchGate","title":"Modeling wildland and wildland-urban interface fires","author":[{"family":"Mell","given":"William"}],"issued":{"date-parts":[["2007",1,1]]},"citation-key":"Mell_2007a"}},{"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F14834">
        <w:rPr>
          <w:rFonts w:cs="Times New Roman"/>
          <w:color w:val="000000" w:themeColor="text1"/>
          <w:lang w:val="fr-FR"/>
        </w:rPr>
        <w:t>(Castle et al., 2013; McGrattan et al., 2012</w:t>
      </w:r>
      <w:r w:rsidR="004573BB">
        <w:rPr>
          <w:rFonts w:cs="Times New Roman"/>
          <w:color w:val="000000" w:themeColor="text1"/>
          <w:lang w:val="fr-FR"/>
        </w:rPr>
        <w:t>;</w:t>
      </w:r>
      <w:r w:rsidR="00AA1AB6" w:rsidRPr="00CB4274">
        <w:rPr>
          <w:rFonts w:cs="Times New Roman"/>
          <w:color w:val="000000" w:themeColor="text1"/>
          <w:lang w:val="fr-FR"/>
        </w:rPr>
        <w:t xml:space="preserve"> Mell, 2007; Mell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r w:rsidR="00C81F2F">
        <w:rPr>
          <w:rFonts w:cs="Times New Roman"/>
          <w:color w:val="000000" w:themeColor="text1"/>
          <w:lang w:val="fr-FR"/>
        </w:rPr>
        <w:t xml:space="preserve"> </w:t>
      </w:r>
      <w:r w:rsidR="00C81F2F">
        <w:rPr>
          <w:rFonts w:cs="Times New Roman"/>
          <w:color w:val="000000" w:themeColor="text1"/>
        </w:rPr>
        <w:t xml:space="preserve">While smoldering combustion is an important </w:t>
      </w:r>
      <w:r w:rsidR="00C81F2F">
        <w:rPr>
          <w:rFonts w:cs="Times New Roman"/>
          <w:color w:val="000000" w:themeColor="text1"/>
        </w:rPr>
        <w:lastRenderedPageBreak/>
        <w:t xml:space="preserve">characteristic of fire behavior in boreal forests, representing </w:t>
      </w:r>
      <w:r w:rsidR="0076178B">
        <w:rPr>
          <w:rFonts w:cs="Times New Roman"/>
          <w:color w:val="000000" w:themeColor="text1"/>
        </w:rPr>
        <w:t xml:space="preserve">crown </w:t>
      </w:r>
      <w:r w:rsidR="00C81F2F">
        <w:rPr>
          <w:rFonts w:cs="Times New Roman"/>
          <w:color w:val="000000" w:themeColor="text1"/>
        </w:rPr>
        <w:t xml:space="preserve">fire spread and smoldering simultaneously is not yet possible in WFDS or other fire behavior models, so we focus primarily on </w:t>
      </w:r>
      <w:r w:rsidR="0076178B">
        <w:rPr>
          <w:rFonts w:cs="Times New Roman"/>
          <w:color w:val="000000" w:themeColor="text1"/>
        </w:rPr>
        <w:t xml:space="preserve">crown </w:t>
      </w:r>
      <w:r w:rsidR="00C81F2F">
        <w:rPr>
          <w:rFonts w:cs="Times New Roman"/>
          <w:color w:val="000000" w:themeColor="text1"/>
        </w:rPr>
        <w:t>fire spread in this study.</w:t>
      </w:r>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4E1C09F9" w:rsidR="009424C9" w:rsidRPr="001F473C" w:rsidRDefault="00D51CB7" w:rsidP="00483C9A">
      <w:pPr>
        <w:suppressLineNumbers/>
        <w:spacing w:line="240" w:lineRule="auto"/>
        <w:rPr>
          <w:rFonts w:cs="Times New Roman"/>
          <w:color w:val="FF0000"/>
        </w:rPr>
      </w:pPr>
      <w:r w:rsidRPr="001F473C">
        <w:rPr>
          <w:rFonts w:cs="Times New Roman"/>
          <w:b/>
          <w:bCs/>
        </w:rPr>
        <w:t>Figure 1</w:t>
      </w:r>
      <w:r w:rsidRPr="001F473C">
        <w:rPr>
          <w:rFonts w:cs="Times New Roman"/>
        </w:rPr>
        <w:t xml:space="preserve">. Modeling Scenarios. </w:t>
      </w:r>
      <w:r w:rsidR="009424C9" w:rsidRPr="001F473C">
        <w:rPr>
          <w:rFonts w:cs="Times New Roman"/>
        </w:rPr>
        <w:t xml:space="preserve">Simulated landscapes were built using observed </w:t>
      </w:r>
      <w:r w:rsidR="0076178B">
        <w:rPr>
          <w:rFonts w:cs="Times New Roman"/>
        </w:rPr>
        <w:t>patterns of fuel abundance and arrangement</w:t>
      </w:r>
      <w:r w:rsidR="009424C9" w:rsidRPr="001F473C">
        <w:rPr>
          <w:rFonts w:cs="Times New Roman"/>
        </w:rPr>
        <w:t xml:space="preserve"> from once-burned and thrice-burned </w:t>
      </w:r>
      <w:r w:rsidR="00D51FB4">
        <w:rPr>
          <w:rFonts w:cs="Times New Roman"/>
        </w:rPr>
        <w:t>forests</w:t>
      </w:r>
      <w:r w:rsidR="00B55CCF">
        <w:rPr>
          <w:rFonts w:cs="Times New Roman"/>
        </w:rPr>
        <w:t xml:space="preserve"> (picture credit: Katherine Hayes)</w:t>
      </w:r>
      <w:r w:rsidR="009424C9" w:rsidRPr="001F473C">
        <w:rPr>
          <w:rFonts w:cs="Times New Roman"/>
        </w:rPr>
        <w:t>,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w:t>
      </w:r>
    </w:p>
    <w:p w14:paraId="3C99B823" w14:textId="77777777" w:rsidR="004C6443" w:rsidRPr="001F473C" w:rsidRDefault="004C6443" w:rsidP="00483C9A">
      <w:pPr>
        <w:suppressLineNumbers/>
        <w:spacing w:line="240" w:lineRule="auto"/>
        <w:rPr>
          <w:rFonts w:cs="Times New Roman"/>
        </w:rPr>
      </w:pPr>
    </w:p>
    <w:p w14:paraId="3B283325" w14:textId="123B6B43" w:rsidR="009424C9" w:rsidRDefault="004C6443" w:rsidP="00CE27ED">
      <w:pPr>
        <w:ind w:firstLine="360"/>
        <w:rPr>
          <w:rFonts w:cs="Times New Roman"/>
        </w:rPr>
      </w:pPr>
      <w:r w:rsidRPr="001F473C">
        <w:rPr>
          <w:rFonts w:cs="Times New Roman"/>
        </w:rPr>
        <w:t>Our simulation</w:t>
      </w:r>
      <w:r w:rsidR="0068515B">
        <w:rPr>
          <w:rFonts w:cs="Times New Roman"/>
        </w:rPr>
        <w:t xml:space="preserve"> </w:t>
      </w:r>
      <w:r w:rsidRPr="001F473C">
        <w:rPr>
          <w:rFonts w:cs="Times New Roman"/>
        </w:rPr>
        <w:t>experiment</w:t>
      </w:r>
      <w:r w:rsidR="0068515B">
        <w:rPr>
          <w:rFonts w:cs="Times New Roman"/>
        </w:rPr>
        <w:t xml:space="preserve"> </w:t>
      </w:r>
      <w:r w:rsidR="00B55CCF">
        <w:rPr>
          <w:rFonts w:cs="Times New Roman"/>
        </w:rPr>
        <w:t>wa</w:t>
      </w:r>
      <w:r w:rsidR="00A30AD4">
        <w:rPr>
          <w:rFonts w:cs="Times New Roman"/>
        </w:rPr>
        <w:t>s</w:t>
      </w:r>
      <w:r w:rsidRPr="001F473C">
        <w:rPr>
          <w:rFonts w:cs="Times New Roman"/>
        </w:rPr>
        <w:t xml:space="preserve"> factorial</w:t>
      </w:r>
      <w:r w:rsidR="00C81F2F">
        <w:rPr>
          <w:rFonts w:cs="Times New Roman"/>
        </w:rPr>
        <w:t xml:space="preserve"> (Fig. 1)</w:t>
      </w:r>
      <w:r w:rsidRPr="001F473C">
        <w:rPr>
          <w:rFonts w:cs="Times New Roman"/>
        </w:rPr>
        <w:t xml:space="preserve">. </w:t>
      </w:r>
      <w:r w:rsidR="00CE27ED">
        <w:rPr>
          <w:rFonts w:cs="Times New Roman"/>
        </w:rPr>
        <w:t xml:space="preserve">We </w:t>
      </w:r>
      <w:r w:rsidR="00EE64D6">
        <w:rPr>
          <w:rFonts w:cs="Times New Roman"/>
        </w:rPr>
        <w:t>built model landscapes to compare</w:t>
      </w:r>
      <w:r w:rsidR="00CE27ED">
        <w:rPr>
          <w:rFonts w:cs="Times New Roman"/>
        </w:rPr>
        <w:t xml:space="preserve"> once- and thrice-burned </w:t>
      </w:r>
      <w:r w:rsidR="00EE64D6">
        <w:rPr>
          <w:rFonts w:cs="Times New Roman"/>
        </w:rPr>
        <w:t>forests</w:t>
      </w:r>
      <w:r w:rsidR="00CE27ED">
        <w:rPr>
          <w:rFonts w:cs="Times New Roman"/>
        </w:rPr>
        <w:t xml:space="preserve">: while we measured fuel characteristics in twice-burned </w:t>
      </w:r>
      <w:r w:rsidR="006175C9">
        <w:rPr>
          <w:rFonts w:cs="Times New Roman"/>
        </w:rPr>
        <w:t>forests,</w:t>
      </w:r>
      <w:r w:rsidR="00CE27ED">
        <w:rPr>
          <w:rFonts w:cs="Times New Roman"/>
        </w:rPr>
        <w:t xml:space="preserve"> we were constrained by computational resources and prioritized </w:t>
      </w:r>
      <w:r w:rsidR="00EE64D6">
        <w:rPr>
          <w:rFonts w:cs="Times New Roman"/>
        </w:rPr>
        <w:t>simulating</w:t>
      </w:r>
      <w:r w:rsidR="00CE27ED">
        <w:rPr>
          <w:rFonts w:cs="Times New Roman"/>
        </w:rPr>
        <w:t xml:space="preserve"> landscapes with the greatest difference in fuel characteristics. </w:t>
      </w:r>
      <w:r w:rsidR="0068515B">
        <w:rPr>
          <w:rFonts w:cs="Times New Roman"/>
        </w:rPr>
        <w:t xml:space="preserve">We built two scenarios of fuel abundance and arrangement, referred to as “average fuel” and “high fuel”: average fuel scenarios were built using mean values of </w:t>
      </w:r>
      <w:r w:rsidR="00B55CCF">
        <w:rPr>
          <w:rFonts w:cs="Times New Roman"/>
        </w:rPr>
        <w:t xml:space="preserve">observed </w:t>
      </w:r>
      <w:r w:rsidR="0068515B">
        <w:rPr>
          <w:rFonts w:cs="Times New Roman"/>
        </w:rPr>
        <w:t>fuel abundance</w:t>
      </w:r>
      <w:r w:rsidR="0068515B" w:rsidRPr="00B55CCF">
        <w:rPr>
          <w:rFonts w:cs="Times New Roman"/>
        </w:rPr>
        <w:t>,</w:t>
      </w:r>
      <w:r w:rsidR="0068515B">
        <w:rPr>
          <w:rFonts w:cs="Times New Roman"/>
        </w:rPr>
        <w:t xml:space="preserve"> and high fuel scenarios were built using </w:t>
      </w:r>
      <w:r w:rsidR="00B55CCF">
        <w:rPr>
          <w:rFonts w:cs="Times New Roman"/>
        </w:rPr>
        <w:t xml:space="preserve">the </w:t>
      </w:r>
      <w:r w:rsidR="0068515B">
        <w:rPr>
          <w:rFonts w:cs="Times New Roman"/>
        </w:rPr>
        <w:t>90</w:t>
      </w:r>
      <w:r w:rsidR="0068515B" w:rsidRPr="00CB4274">
        <w:rPr>
          <w:rFonts w:cs="Times New Roman"/>
          <w:vertAlign w:val="superscript"/>
        </w:rPr>
        <w:t>th</w:t>
      </w:r>
      <w:r w:rsidR="0068515B">
        <w:rPr>
          <w:rFonts w:cs="Times New Roman"/>
        </w:rPr>
        <w:t xml:space="preserve"> quartile </w:t>
      </w:r>
      <w:r w:rsidR="00B55CCF">
        <w:rPr>
          <w:rFonts w:cs="Times New Roman"/>
        </w:rPr>
        <w:t>of observed values of</w:t>
      </w:r>
      <w:r w:rsidR="0068515B">
        <w:rPr>
          <w:rFonts w:cs="Times New Roman"/>
        </w:rPr>
        <w:t xml:space="preserve"> fuel abundance</w:t>
      </w:r>
      <w:r w:rsidR="00E749C9" w:rsidRPr="001F473C">
        <w:rPr>
          <w:rFonts w:cs="Times New Roman"/>
        </w:rPr>
        <w:t>.</w:t>
      </w:r>
      <w:r w:rsidR="00CE27ED">
        <w:rPr>
          <w:rFonts w:cs="Times New Roman"/>
        </w:rPr>
        <w:t xml:space="preserve"> To test the role of fire weather conditions, we used 2 scenarios: m</w:t>
      </w:r>
      <w:r w:rsidRPr="001F473C">
        <w:rPr>
          <w:rFonts w:cs="Times New Roman"/>
        </w:rPr>
        <w:t xml:space="preserve">oderate </w:t>
      </w:r>
      <w:r w:rsidR="00CE27ED">
        <w:rPr>
          <w:rFonts w:cs="Times New Roman"/>
        </w:rPr>
        <w:t>and</w:t>
      </w:r>
      <w:r w:rsidRPr="001F473C">
        <w:rPr>
          <w:rFonts w:cs="Times New Roman"/>
        </w:rPr>
        <w:t xml:space="preserve"> extreme fire weather</w:t>
      </w:r>
      <w:r w:rsidR="00CE27ED">
        <w:rPr>
          <w:rFonts w:cs="Times New Roman"/>
        </w:rPr>
        <w:t xml:space="preserve"> conditions</w:t>
      </w:r>
      <w:r w:rsidRPr="001F473C">
        <w:rPr>
          <w:rFonts w:cs="Times New Roman"/>
        </w:rPr>
        <w:t xml:space="preserve">. </w:t>
      </w:r>
      <w:r w:rsidR="00E749C9" w:rsidRPr="001F473C">
        <w:rPr>
          <w:rFonts w:cs="Times New Roman"/>
        </w:rPr>
        <w:t xml:space="preserve">Moderate fire weather was </w:t>
      </w:r>
      <w:r w:rsidR="00E749C9" w:rsidRPr="001F473C">
        <w:rPr>
          <w:rFonts w:cs="Times New Roman"/>
        </w:rPr>
        <w:lastRenderedPageBreak/>
        <w:t>simulated with a</w:t>
      </w:r>
      <w:r w:rsidR="00CE27ED">
        <w:rPr>
          <w:rFonts w:cs="Times New Roman"/>
        </w:rPr>
        <w:t xml:space="preserve">n </w:t>
      </w:r>
      <w:r w:rsidR="00E749C9" w:rsidRPr="001F473C">
        <w:rPr>
          <w:rFonts w:cs="Times New Roman"/>
        </w:rPr>
        <w:t xml:space="preserve">open (10-m </w:t>
      </w:r>
      <w:r w:rsidR="00903960">
        <w:rPr>
          <w:rFonts w:cs="Times New Roman"/>
        </w:rPr>
        <w:t>above ground level</w:t>
      </w:r>
      <w:r w:rsidR="00E749C9" w:rsidRPr="001F473C">
        <w:rPr>
          <w:rFonts w:cs="Times New Roman"/>
        </w:rPr>
        <w:t>) wind speed of 4 m/s, and conifer/hardwood foliar moisture content</w:t>
      </w:r>
      <w:r w:rsidR="00CE27ED">
        <w:rPr>
          <w:rFonts w:cs="Times New Roman"/>
        </w:rPr>
        <w:t>s</w:t>
      </w:r>
      <w:r w:rsidR="00E749C9" w:rsidRPr="001F473C">
        <w:rPr>
          <w:rFonts w:cs="Times New Roman"/>
        </w:rPr>
        <w:t xml:space="preserve">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 xml:space="preserve">had open (10-m </w:t>
      </w:r>
      <w:r w:rsidR="00B55CCF">
        <w:rPr>
          <w:rFonts w:cs="Times New Roman"/>
        </w:rPr>
        <w:t>above ground level</w:t>
      </w:r>
      <w:r w:rsidRPr="001F473C">
        <w:rPr>
          <w:rFonts w:cs="Times New Roman"/>
        </w:rPr>
        <w:t>) wind speeds of 8 m/s, and conifer/hardwood foliar moisture contents of 77%</w:t>
      </w:r>
      <w:r w:rsidR="006D2ABC" w:rsidRPr="001F473C">
        <w:rPr>
          <w:rFonts w:cs="Times New Roman"/>
        </w:rPr>
        <w:t xml:space="preserve"> and </w:t>
      </w:r>
      <w:r w:rsidRPr="001F473C">
        <w:rPr>
          <w:rFonts w:cs="Times New Roman"/>
        </w:rPr>
        <w:t xml:space="preserve">89%. </w:t>
      </w:r>
      <w:r w:rsidR="00CE27ED">
        <w:rPr>
          <w:rFonts w:cs="Times New Roman"/>
        </w:rPr>
        <w:t xml:space="preserve">We set surface fuel moisture at 10% for both the moderate and extreme fire weather scenarios: </w:t>
      </w:r>
      <w:r w:rsidR="00F1095A">
        <w:rPr>
          <w:rFonts w:cs="Times New Roman"/>
        </w:rPr>
        <w:t>f</w:t>
      </w:r>
      <w:r w:rsidR="00CC4B80" w:rsidRPr="00F1095A">
        <w:rPr>
          <w:rFonts w:cs="Times New Roman"/>
        </w:rPr>
        <w:t xml:space="preserve">oliar </w:t>
      </w:r>
      <w:r w:rsidR="00E749C9" w:rsidRPr="00F1095A">
        <w:rPr>
          <w:rFonts w:cs="Times New Roman"/>
        </w:rPr>
        <w:t xml:space="preserve">moisture metrics </w:t>
      </w:r>
      <w:r w:rsidR="00CC4B80" w:rsidRPr="00F1095A">
        <w:rPr>
          <w:rFonts w:cs="Times New Roman"/>
        </w:rPr>
        <w:t xml:space="preserve">were estimated </w:t>
      </w:r>
      <w:r w:rsidR="00E749C9" w:rsidRPr="00F1095A">
        <w:rPr>
          <w:rFonts w:cs="Times New Roman"/>
        </w:rPr>
        <w:t>from the National Fuel Moisture Database (</w:t>
      </w:r>
      <w:r w:rsidR="0061294B" w:rsidRPr="00F1095A">
        <w:rPr>
          <w:rFonts w:cs="Times New Roman"/>
        </w:rPr>
        <w:t>United States Forest Service 2010</w:t>
      </w:r>
      <w:r w:rsidR="00CC4B80" w:rsidRPr="00F1095A">
        <w:rPr>
          <w:rFonts w:cs="Times New Roman"/>
        </w:rPr>
        <w:t xml:space="preserve">) as </w:t>
      </w:r>
      <w:r w:rsidR="00E749C9" w:rsidRPr="00F1095A">
        <w:rPr>
          <w:rFonts w:cs="Times New Roman"/>
        </w:rPr>
        <w:t>the average (across 2011–2020) monthly minimum foliar moisture content.</w:t>
      </w:r>
    </w:p>
    <w:p w14:paraId="235BD337" w14:textId="4E544EC1" w:rsidR="004C6443" w:rsidRPr="001F473C" w:rsidRDefault="00EC21FF" w:rsidP="004C6443">
      <w:pPr>
        <w:pBdr>
          <w:top w:val="nil"/>
          <w:left w:val="nil"/>
          <w:bottom w:val="nil"/>
          <w:right w:val="nil"/>
          <w:between w:val="nil"/>
        </w:pBdr>
        <w:ind w:firstLine="360"/>
        <w:rPr>
          <w:rFonts w:cs="Times New Roman"/>
          <w:color w:val="000000"/>
        </w:rPr>
      </w:pPr>
      <w:r w:rsidRPr="001F473C">
        <w:rPr>
          <w:rFonts w:cs="Times New Roman"/>
        </w:rPr>
        <w:t xml:space="preserve">To </w:t>
      </w:r>
      <w:r w:rsidR="00B513D0">
        <w:rPr>
          <w:rFonts w:cs="Times New Roman"/>
        </w:rPr>
        <w:t>represent the</w:t>
      </w:r>
      <w:r w:rsidRPr="001F473C">
        <w:rPr>
          <w:rFonts w:cs="Times New Roman"/>
        </w:rPr>
        <w:t xml:space="preserve"> </w:t>
      </w:r>
      <w:r w:rsidR="00EE64D6">
        <w:rPr>
          <w:rFonts w:cs="Times New Roman"/>
        </w:rPr>
        <w:t xml:space="preserve">average patterns of </w:t>
      </w:r>
      <w:r w:rsidRPr="001F473C">
        <w:rPr>
          <w:rFonts w:cs="Times New Roman"/>
        </w:rPr>
        <w:t xml:space="preserve">fuel </w:t>
      </w:r>
      <w:r w:rsidR="00EE64D6">
        <w:rPr>
          <w:rFonts w:cs="Times New Roman"/>
        </w:rPr>
        <w:t xml:space="preserve">abundance and arrangement </w:t>
      </w:r>
      <w:r w:rsidR="00B513D0">
        <w:rPr>
          <w:rFonts w:cs="Times New Roman"/>
        </w:rPr>
        <w:t xml:space="preserve">found in </w:t>
      </w:r>
      <w:r w:rsidR="00EE64D6">
        <w:rPr>
          <w:rFonts w:cs="Times New Roman"/>
        </w:rPr>
        <w:t>once- and thrice-burned forests</w:t>
      </w:r>
      <w:r w:rsidRPr="001F473C">
        <w:rPr>
          <w:rFonts w:cs="Times New Roman"/>
        </w:rPr>
        <w:t xml:space="preserve">, we distributed the mean density of trees across </w:t>
      </w:r>
      <w:r w:rsidR="00EE64D6">
        <w:rPr>
          <w:rFonts w:cs="Times New Roman"/>
        </w:rPr>
        <w:t>our model domain</w:t>
      </w:r>
      <w:r w:rsidRPr="001F473C">
        <w:rPr>
          <w:rFonts w:cs="Times New Roman"/>
        </w:rPr>
        <w:t xml:space="preserve"> and pulled from our distributions of composition, height, and DBH to assign each tree </w:t>
      </w:r>
      <w:r w:rsidR="00EE64D6">
        <w:rPr>
          <w:rFonts w:cs="Times New Roman"/>
        </w:rPr>
        <w:t xml:space="preserve">a </w:t>
      </w:r>
      <w:r w:rsidRPr="001F473C">
        <w:rPr>
          <w:rFonts w:cs="Times New Roman"/>
        </w:rPr>
        <w:t>species, live/dead status, height, and volume.</w:t>
      </w:r>
      <w:r w:rsidR="00F427DF" w:rsidRPr="001F473C">
        <w:rPr>
          <w:rFonts w:cs="Times New Roman"/>
        </w:rPr>
        <w:t xml:space="preserve"> </w:t>
      </w:r>
      <w:r w:rsidRPr="001F473C">
        <w:rPr>
          <w:rFonts w:cs="Times New Roman"/>
        </w:rPr>
        <w:t xml:space="preserve">To </w:t>
      </w:r>
      <w:r w:rsidR="0059689A">
        <w:rPr>
          <w:rFonts w:cs="Times New Roman"/>
        </w:rPr>
        <w:t xml:space="preserve">represent extreme </w:t>
      </w:r>
      <w:r w:rsidR="003C63E0">
        <w:rPr>
          <w:rFonts w:cs="Times New Roman"/>
        </w:rPr>
        <w:t>fuel loads</w:t>
      </w:r>
      <w:r w:rsidRPr="001F473C">
        <w:rPr>
          <w:rFonts w:cs="Times New Roman"/>
        </w:rPr>
        <w:t>, we distributed the 90</w:t>
      </w:r>
      <w:r w:rsidRPr="001F473C">
        <w:rPr>
          <w:rFonts w:cs="Times New Roman"/>
          <w:vertAlign w:val="superscript"/>
        </w:rPr>
        <w:t>th</w:t>
      </w:r>
      <w:r w:rsidRPr="001F473C">
        <w:rPr>
          <w:rFonts w:cs="Times New Roman"/>
        </w:rPr>
        <w:t xml:space="preserve"> </w:t>
      </w:r>
      <w:r w:rsidR="00B513D0">
        <w:rPr>
          <w:rFonts w:cs="Times New Roman"/>
        </w:rPr>
        <w:t xml:space="preserve">quantile </w:t>
      </w:r>
      <w:r w:rsidRPr="001F473C">
        <w:rPr>
          <w:rFonts w:cs="Times New Roman"/>
        </w:rPr>
        <w:t>density of trees across the same 800 m × 300 m landscape</w:t>
      </w:r>
      <w:r w:rsidR="0059689A">
        <w:rPr>
          <w:rFonts w:cs="Times New Roman"/>
        </w:rPr>
        <w:t>, and</w:t>
      </w:r>
      <w:r w:rsidRPr="001F473C">
        <w:rPr>
          <w:rFonts w:cs="Times New Roman"/>
        </w:rPr>
        <w:t xml:space="preserve"> pulled from the same distributions of composition, height, and DBH to assign tree characteristics (code available online</w:t>
      </w:r>
      <w:r w:rsidR="003E6469">
        <w:rPr>
          <w:rFonts w:cs="Times New Roman"/>
        </w:rPr>
        <w:t>,</w:t>
      </w:r>
      <w:r w:rsidR="009C0260">
        <w:rPr>
          <w:rFonts w:cs="Times New Roman"/>
        </w:rPr>
        <w:t xml:space="preserve"> doi:</w:t>
      </w:r>
      <w:r w:rsidR="009C0260" w:rsidRPr="009C0260">
        <w:t xml:space="preserve"> </w:t>
      </w:r>
      <w:r w:rsidR="009C0260" w:rsidRPr="009C0260">
        <w:rPr>
          <w:rFonts w:cs="Times New Roman"/>
        </w:rPr>
        <w:t>10.5281/zenodo.10845722</w:t>
      </w:r>
      <w:r w:rsidRPr="001F473C">
        <w:rPr>
          <w:rFonts w:cs="Times New Roman"/>
        </w:rPr>
        <w:t>).</w:t>
      </w:r>
      <w:r w:rsidR="0092718D" w:rsidRPr="001F473C">
        <w:rPr>
          <w:rFonts w:cs="Times New Roman"/>
        </w:rPr>
        <w:t xml:space="preserve"> </w:t>
      </w:r>
      <w:r w:rsidRPr="001F473C">
        <w:rPr>
          <w:rFonts w:cs="Times New Roman"/>
        </w:rPr>
        <w:t xml:space="preserve">In all scenarios, conifers were represented as cones, and </w:t>
      </w:r>
      <w:r w:rsidR="006E7499">
        <w:rPr>
          <w:rFonts w:cs="Times New Roman"/>
        </w:rPr>
        <w:t>broadleaf</w:t>
      </w:r>
      <w:r w:rsidRPr="001F473C">
        <w:rPr>
          <w:rFonts w:cs="Times New Roman"/>
        </w:rPr>
        <w:t xml:space="preserve"> species were represented as cylinders.</w:t>
      </w:r>
      <w:r w:rsidR="0092718D" w:rsidRPr="001F473C">
        <w:rPr>
          <w:rFonts w:cs="Times New Roman"/>
        </w:rPr>
        <w:t xml:space="preserve"> </w:t>
      </w:r>
      <w:r w:rsidRPr="001F473C">
        <w:rPr>
          <w:rFonts w:cs="Times New Roman"/>
        </w:rPr>
        <w:t xml:space="preserve">To capture the transition of fire from unburned to </w:t>
      </w:r>
      <w:r w:rsidR="0059689A">
        <w:rPr>
          <w:rFonts w:cs="Times New Roman"/>
        </w:rPr>
        <w:t xml:space="preserve">burned or </w:t>
      </w:r>
      <w:r w:rsidRPr="001F473C">
        <w:rPr>
          <w:rFonts w:cs="Times New Roman"/>
        </w:rPr>
        <w:t xml:space="preserve">reburned </w:t>
      </w:r>
      <w:r w:rsidR="006175C9">
        <w:rPr>
          <w:rFonts w:cs="Times New Roman"/>
        </w:rPr>
        <w:t>forests</w:t>
      </w:r>
      <w:r w:rsidRPr="001F473C">
        <w:rPr>
          <w:rFonts w:cs="Times New Roman"/>
        </w:rPr>
        <w:t>,</w:t>
      </w:r>
      <w:r w:rsidR="0059689A">
        <w:rPr>
          <w:rFonts w:cs="Times New Roman"/>
        </w:rPr>
        <w:t xml:space="preserve"> and to “prime” crown fire spread,</w:t>
      </w:r>
      <w:r w:rsidRPr="001F473C">
        <w:rPr>
          <w:rFonts w:cs="Times New Roman"/>
        </w:rPr>
        <w:t xml:space="preserve"> w</w:t>
      </w:r>
      <w:r w:rsidRPr="001F473C">
        <w:rPr>
          <w:rFonts w:cs="Times New Roman"/>
          <w:color w:val="000000"/>
        </w:rPr>
        <w:t>e started each modeled fire</w:t>
      </w:r>
      <w:r w:rsidR="0059689A">
        <w:rPr>
          <w:rFonts w:cs="Times New Roman"/>
          <w:color w:val="000000"/>
        </w:rPr>
        <w:t xml:space="preserve"> simulation with an</w:t>
      </w:r>
      <w:r w:rsidRPr="001F473C">
        <w:rPr>
          <w:rFonts w:cs="Times New Roman"/>
          <w:color w:val="000000"/>
        </w:rPr>
        <w:t xml:space="preserve"> ignition in </w:t>
      </w:r>
      <w:r w:rsidR="0059689A">
        <w:rPr>
          <w:rFonts w:cs="Times New Roman"/>
          <w:color w:val="000000"/>
        </w:rPr>
        <w:t xml:space="preserve">unburned forest. We built our </w:t>
      </w:r>
      <w:r w:rsidR="006175C9">
        <w:rPr>
          <w:rFonts w:cs="Times New Roman"/>
          <w:color w:val="000000"/>
        </w:rPr>
        <w:t xml:space="preserve">model of </w:t>
      </w:r>
      <w:r w:rsidR="0059689A">
        <w:rPr>
          <w:rFonts w:cs="Times New Roman"/>
          <w:color w:val="000000"/>
        </w:rPr>
        <w:t xml:space="preserve">unburned forest </w:t>
      </w:r>
      <w:r w:rsidRPr="001F473C">
        <w:rPr>
          <w:rFonts w:cs="Times New Roman"/>
          <w:color w:val="000000"/>
        </w:rPr>
        <w:t xml:space="preserve">based on measurements </w:t>
      </w:r>
      <w:r w:rsidR="0059689A">
        <w:rPr>
          <w:rFonts w:cs="Times New Roman"/>
          <w:color w:val="000000"/>
        </w:rPr>
        <w:t>of fuel abundance and arrangement</w:t>
      </w:r>
      <w:r w:rsidRPr="001F473C">
        <w:rPr>
          <w:rFonts w:cs="Times New Roman"/>
          <w:color w:val="000000"/>
        </w:rPr>
        <w:t xml:space="preserve"> in our unburned reference plots (Fig.</w:t>
      </w:r>
      <w:r w:rsidR="0092718D" w:rsidRPr="001F473C">
        <w:rPr>
          <w:rFonts w:cs="Times New Roman"/>
          <w:color w:val="000000"/>
        </w:rPr>
        <w:t xml:space="preserve"> 2)</w:t>
      </w:r>
      <w:r w:rsidR="006175C9">
        <w:rPr>
          <w:rFonts w:cs="Times New Roman"/>
          <w:color w:val="000000"/>
        </w:rPr>
        <w:t>, following the approach described above</w:t>
      </w:r>
      <w:r w:rsidR="0092718D" w:rsidRPr="001F473C">
        <w:rPr>
          <w:rFonts w:cs="Times New Roman"/>
          <w:color w:val="000000"/>
        </w:rPr>
        <w:t>.</w:t>
      </w:r>
      <w:r w:rsidR="004C6443" w:rsidRPr="001F473C">
        <w:rPr>
          <w:rFonts w:cs="Times New Roman"/>
          <w:color w:val="000000"/>
        </w:rPr>
        <w:t xml:space="preserve"> </w:t>
      </w:r>
    </w:p>
    <w:p w14:paraId="73D2B70E" w14:textId="06E95CCF" w:rsidR="00EE64D6" w:rsidRDefault="00EC21FF" w:rsidP="004C6443">
      <w:pPr>
        <w:pBdr>
          <w:top w:val="nil"/>
          <w:left w:val="nil"/>
          <w:bottom w:val="nil"/>
          <w:right w:val="nil"/>
          <w:between w:val="nil"/>
        </w:pBdr>
        <w:ind w:firstLine="360"/>
        <w:rPr>
          <w:rFonts w:cs="Times New Roman"/>
          <w:color w:val="000000"/>
        </w:rPr>
      </w:pPr>
      <w:r w:rsidRPr="001F473C">
        <w:rPr>
          <w:rFonts w:cs="Times New Roman"/>
          <w:color w:val="000000"/>
        </w:rPr>
        <w:t xml:space="preserve">The simulation domains </w:t>
      </w:r>
      <w:r w:rsidR="00EE64D6">
        <w:rPr>
          <w:rFonts w:cs="Times New Roman"/>
          <w:color w:val="000000"/>
        </w:rPr>
        <w:t>were</w:t>
      </w:r>
      <w:r w:rsidR="00EE64D6" w:rsidRPr="001F473C">
        <w:rPr>
          <w:rFonts w:cs="Times New Roman"/>
          <w:color w:val="000000"/>
        </w:rPr>
        <w:t xml:space="preserve"> </w:t>
      </w:r>
      <w:r w:rsidRPr="001F473C">
        <w:rPr>
          <w:rFonts w:cs="Times New Roman"/>
          <w:color w:val="000000"/>
        </w:rPr>
        <w:t>560 m in the streamwise direction, 70 m in the spanwise direction, and 95 m tall.</w:t>
      </w:r>
      <w:r w:rsidR="004C6443" w:rsidRPr="001F473C">
        <w:rPr>
          <w:rFonts w:cs="Times New Roman"/>
          <w:color w:val="000000"/>
        </w:rPr>
        <w:t xml:space="preserve"> </w:t>
      </w:r>
      <w:r w:rsidR="00EE64D6">
        <w:rPr>
          <w:rFonts w:cs="Times New Roman"/>
          <w:color w:val="000000"/>
        </w:rPr>
        <w:t>W</w:t>
      </w:r>
      <w:r w:rsidR="00384D2A">
        <w:rPr>
          <w:rFonts w:cs="Times New Roman"/>
          <w:color w:val="000000"/>
        </w:rPr>
        <w:t>hile domain size was consistent across simulations, w</w:t>
      </w:r>
      <w:r w:rsidR="00EE64D6">
        <w:rPr>
          <w:rFonts w:cs="Times New Roman"/>
          <w:color w:val="000000"/>
        </w:rPr>
        <w:t>e tracked different numbers of trees in average- vs high-fuel</w:t>
      </w:r>
      <w:r w:rsidRPr="001F473C">
        <w:rPr>
          <w:rFonts w:cs="Times New Roman"/>
          <w:color w:val="000000"/>
        </w:rPr>
        <w:t xml:space="preserve"> scenarios</w:t>
      </w:r>
      <w:r w:rsidR="00384D2A">
        <w:rPr>
          <w:rFonts w:cs="Times New Roman"/>
          <w:color w:val="000000"/>
        </w:rPr>
        <w:t xml:space="preserve"> (</w:t>
      </w:r>
      <w:r w:rsidR="00EE64D6">
        <w:rPr>
          <w:rFonts w:cs="Times New Roman"/>
          <w:color w:val="000000"/>
        </w:rPr>
        <w:t xml:space="preserve">the </w:t>
      </w:r>
      <w:r w:rsidRPr="001F473C">
        <w:rPr>
          <w:rFonts w:cs="Times New Roman"/>
          <w:color w:val="000000"/>
        </w:rPr>
        <w:t>high number of trees in the high-fuel scenario</w:t>
      </w:r>
      <w:r w:rsidR="00EE64D6">
        <w:rPr>
          <w:rFonts w:cs="Times New Roman"/>
          <w:color w:val="000000"/>
        </w:rPr>
        <w:t xml:space="preserve"> produced computational restraints</w:t>
      </w:r>
      <w:r w:rsidR="00384D2A">
        <w:rPr>
          <w:rFonts w:cs="Times New Roman"/>
          <w:color w:val="000000"/>
        </w:rPr>
        <w:t>)</w:t>
      </w:r>
      <w:r w:rsidRPr="001F473C">
        <w:rPr>
          <w:rFonts w:cs="Times New Roman"/>
          <w:color w:val="000000"/>
        </w:rPr>
        <w:t>.</w:t>
      </w:r>
      <w:r w:rsidR="00CA3881" w:rsidRPr="001F473C">
        <w:rPr>
          <w:rFonts w:cs="Times New Roman"/>
          <w:color w:val="000000"/>
        </w:rPr>
        <w:t xml:space="preserve"> </w:t>
      </w:r>
      <w:r w:rsidR="00EE64D6">
        <w:rPr>
          <w:rFonts w:cs="Times New Roman"/>
          <w:color w:val="000000"/>
        </w:rPr>
        <w:t>Burned and reburned fuel landscapes</w:t>
      </w:r>
      <w:r w:rsidRPr="001F473C">
        <w:rPr>
          <w:rFonts w:cs="Times New Roman"/>
          <w:color w:val="000000"/>
        </w:rPr>
        <w:t xml:space="preserve"> </w:t>
      </w:r>
      <w:r w:rsidRPr="001F473C">
        <w:rPr>
          <w:rFonts w:cs="Times New Roman"/>
          <w:color w:val="000000"/>
        </w:rPr>
        <w:lastRenderedPageBreak/>
        <w:t>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w:t>
      </w:r>
      <w:r w:rsidR="00EE64D6">
        <w:rPr>
          <w:rFonts w:cs="Times New Roman"/>
          <w:color w:val="000000"/>
        </w:rPr>
        <w:t>:</w:t>
      </w:r>
    </w:p>
    <w:p w14:paraId="6B1DD931" w14:textId="419A1790" w:rsidR="002E63B6" w:rsidRDefault="00000000" w:rsidP="00414E0B">
      <w:pPr>
        <w:pBdr>
          <w:top w:val="nil"/>
          <w:left w:val="nil"/>
          <w:bottom w:val="nil"/>
          <w:right w:val="nil"/>
          <w:between w:val="nil"/>
        </w:pBdr>
        <w:ind w:firstLine="360"/>
        <w:rPr>
          <w:rFonts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U</m:t>
              </m:r>
            </m:e>
            <m:sub>
              <m:r>
                <w:rPr>
                  <w:rFonts w:ascii="Cambria Math" w:hAnsi="Cambria Math" w:cs="Times New Roman"/>
                  <w:color w:val="000000"/>
                </w:rPr>
                <m:t>z</m:t>
              </m:r>
            </m:sub>
          </m:sSub>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U</m:t>
              </m:r>
            </m:e>
            <m:sub>
              <m:r>
                <w:rPr>
                  <w:rFonts w:ascii="Cambria Math" w:hAnsi="Cambria Math" w:cs="Times New Roman"/>
                  <w:color w:val="000000"/>
                </w:rPr>
                <m:t>r</m:t>
              </m:r>
            </m:sub>
          </m:sSub>
          <m:sSup>
            <m:sSupPr>
              <m:ctrlPr>
                <w:rPr>
                  <w:rFonts w:ascii="Cambria Math" w:hAnsi="Cambria Math" w:cs="Times New Roman"/>
                  <w:i/>
                  <w:color w:val="000000"/>
                </w:rPr>
              </m:ctrlPr>
            </m:sSupPr>
            <m:e>
              <m:r>
                <w:rPr>
                  <w:rFonts w:ascii="Cambria Math" w:hAnsi="Cambria Math" w:cs="Times New Roman"/>
                  <w:color w:val="000000"/>
                </w:rPr>
                <m:t>(</m:t>
              </m:r>
              <m:f>
                <m:fPr>
                  <m:ctrlPr>
                    <w:rPr>
                      <w:rFonts w:ascii="Cambria Math" w:hAnsi="Cambria Math" w:cs="Times New Roman"/>
                      <w:i/>
                      <w:color w:val="000000"/>
                    </w:rPr>
                  </m:ctrlPr>
                </m:fPr>
                <m:num>
                  <m:r>
                    <w:rPr>
                      <w:rFonts w:ascii="Cambria Math" w:hAnsi="Cambria Math" w:cs="Times New Roman"/>
                      <w:color w:val="000000"/>
                    </w:rPr>
                    <m:t>z</m:t>
                  </m:r>
                </m:num>
                <m:den>
                  <m:sSub>
                    <m:sSubPr>
                      <m:ctrlPr>
                        <w:rPr>
                          <w:rFonts w:ascii="Cambria Math" w:hAnsi="Cambria Math" w:cs="Times New Roman"/>
                          <w:i/>
                          <w:color w:val="000000"/>
                        </w:rPr>
                      </m:ctrlPr>
                    </m:sSubPr>
                    <m:e>
                      <m:r>
                        <w:rPr>
                          <w:rFonts w:ascii="Cambria Math" w:hAnsi="Cambria Math" w:cs="Times New Roman"/>
                          <w:color w:val="000000"/>
                        </w:rPr>
                        <m:t>z</m:t>
                      </m:r>
                    </m:e>
                    <m:sub>
                      <m:r>
                        <w:rPr>
                          <w:rFonts w:ascii="Cambria Math" w:hAnsi="Cambria Math" w:cs="Times New Roman"/>
                          <w:color w:val="000000"/>
                        </w:rPr>
                        <m:t>r</m:t>
                      </m:r>
                    </m:sub>
                  </m:sSub>
                </m:den>
              </m:f>
              <m:r>
                <w:rPr>
                  <w:rFonts w:ascii="Cambria Math" w:hAnsi="Cambria Math" w:cs="Times New Roman"/>
                  <w:color w:val="000000"/>
                </w:rPr>
                <m:t>)</m:t>
              </m:r>
            </m:e>
            <m:sup>
              <m:r>
                <w:rPr>
                  <w:rFonts w:ascii="Cambria Math" w:hAnsi="Cambria Math" w:cs="Times New Roman"/>
                  <w:color w:val="000000"/>
                </w:rPr>
                <m:t>1/7</m:t>
              </m:r>
            </m:sup>
          </m:sSup>
        </m:oMath>
      </m:oMathPara>
    </w:p>
    <w:p w14:paraId="00000029" w14:textId="04FA1081" w:rsidR="00FD1B39" w:rsidRPr="001F473C" w:rsidRDefault="004C6443" w:rsidP="004C6443">
      <w:pPr>
        <w:pBdr>
          <w:top w:val="nil"/>
          <w:left w:val="nil"/>
          <w:bottom w:val="nil"/>
          <w:right w:val="nil"/>
          <w:between w:val="nil"/>
        </w:pBdr>
        <w:ind w:firstLine="360"/>
        <w:rPr>
          <w:rFonts w:cs="Times New Roman"/>
          <w:color w:val="000000"/>
        </w:rPr>
      </w:pPr>
      <w:r w:rsidRPr="001F473C">
        <w:rPr>
          <w:rFonts w:cs="Times New Roman"/>
          <w:color w:val="000000"/>
        </w:rPr>
        <w:t xml:space="preserve">where </w:t>
      </w:r>
      <w:r w:rsidR="00414E0B">
        <w:rPr>
          <w:rFonts w:cs="Times New Roman"/>
          <w:color w:val="000000"/>
        </w:rPr>
        <w:t>U</w:t>
      </w:r>
      <w:r w:rsidRPr="00CB4274">
        <w:rPr>
          <w:rFonts w:cs="Times New Roman"/>
          <w:color w:val="000000"/>
          <w:vertAlign w:val="subscript"/>
        </w:rPr>
        <w:t xml:space="preserve">r </w:t>
      </w:r>
      <w:r w:rsidRPr="001F473C">
        <w:rPr>
          <w:rFonts w:cs="Times New Roman"/>
          <w:color w:val="000000"/>
        </w:rPr>
        <w:t>was either 4 m/s or 8 m/s depending on our specific simulation case and z</w:t>
      </w:r>
      <w:r w:rsidRPr="00CB4274">
        <w:rPr>
          <w:rFonts w:cs="Times New Roman"/>
          <w:color w:val="000000"/>
          <w:vertAlign w:val="subscript"/>
        </w:rPr>
        <w:t xml:space="preserve">r </w:t>
      </w:r>
      <w:r w:rsidRPr="001F473C">
        <w:rPr>
          <w:rFonts w:cs="Times New Roman"/>
          <w:color w:val="000000"/>
        </w:rPr>
        <w:t>was 10 m. Wind exited at x = 200 m.</w:t>
      </w:r>
      <w:r w:rsidR="00EB24E7" w:rsidRPr="00EB24E7">
        <w:rPr>
          <w:rFonts w:cs="Times New Roman"/>
          <w:color w:val="000000"/>
        </w:rPr>
        <w:t xml:space="preserve"> </w:t>
      </w:r>
      <w:r w:rsidR="00EB24E7">
        <w:rPr>
          <w:rFonts w:cs="Times New Roman"/>
          <w:color w:val="000000"/>
        </w:rPr>
        <w:t>We ran each simulation for 1,000 seconds.</w:t>
      </w:r>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1A180E4C"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w:t>
      </w:r>
      <w:r w:rsidR="009F76A3">
        <w:rPr>
          <w:rFonts w:cs="Times New Roman"/>
        </w:rPr>
        <w:t xml:space="preserve"> </w:t>
      </w:r>
      <w:r w:rsidR="009F76A3" w:rsidRPr="001F473C">
        <w:rPr>
          <w:rFonts w:cs="Times New Roman"/>
        </w:rPr>
        <w:t>Wildland-Urban Interface Fire Dynamics Simulator</w:t>
      </w:r>
      <w:r w:rsidR="00EC21FF" w:rsidRPr="001F473C">
        <w:rPr>
          <w:rFonts w:cs="Times New Roman"/>
        </w:rPr>
        <w:t xml:space="preserve"> </w:t>
      </w:r>
      <w:r w:rsidR="009F76A3">
        <w:rPr>
          <w:rFonts w:cs="Times New Roman"/>
        </w:rPr>
        <w:t>(</w:t>
      </w:r>
      <w:r w:rsidR="00EC21FF" w:rsidRPr="001F473C">
        <w:rPr>
          <w:rFonts w:cs="Times New Roman"/>
        </w:rPr>
        <w:t>WFDS</w:t>
      </w:r>
      <w:r w:rsidR="009F76A3">
        <w:rPr>
          <w:rFonts w:cs="Times New Roman"/>
        </w:rPr>
        <w:t>)</w:t>
      </w:r>
      <w:r w:rsidR="00EC21FF" w:rsidRPr="001F473C">
        <w:rPr>
          <w:rFonts w:cs="Times New Roman"/>
        </w:rPr>
        <w:t xml:space="preserve">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r w:rsidR="0095143C">
        <w:rPr>
          <w:rFonts w:cs="Times New Roman"/>
        </w:rPr>
        <w:t>Brown c</w:t>
      </w:r>
      <w:r w:rsidR="00EC21FF" w:rsidRPr="001F473C">
        <w:rPr>
          <w:rFonts w:cs="Times New Roman"/>
        </w:rPr>
        <w:t xml:space="preserve">ones represent </w:t>
      </w:r>
      <w:r w:rsidR="00AD7F53">
        <w:rPr>
          <w:rFonts w:cs="Times New Roman"/>
        </w:rPr>
        <w:t>broadleaf</w:t>
      </w:r>
      <w:r w:rsidR="00AD7F53" w:rsidRPr="001F473C">
        <w:rPr>
          <w:rFonts w:cs="Times New Roman"/>
        </w:rPr>
        <w:t xml:space="preserve"> </w:t>
      </w:r>
      <w:r w:rsidR="00EC21FF" w:rsidRPr="001F473C">
        <w:rPr>
          <w:rFonts w:cs="Times New Roman"/>
        </w:rPr>
        <w:t xml:space="preserve">species, </w:t>
      </w:r>
      <w:r w:rsidR="0095143C">
        <w:rPr>
          <w:rFonts w:cs="Times New Roman"/>
        </w:rPr>
        <w:t xml:space="preserve">green </w:t>
      </w:r>
      <w:r w:rsidR="00EC21FF" w:rsidRPr="001F473C">
        <w:rPr>
          <w:rFonts w:cs="Times New Roman"/>
        </w:rPr>
        <w:t>cylinders represent conifers.</w:t>
      </w:r>
    </w:p>
    <w:p w14:paraId="67A750ED" w14:textId="77777777" w:rsidR="007E5615" w:rsidRPr="001F473C" w:rsidRDefault="007E5615" w:rsidP="00483C9A">
      <w:pPr>
        <w:suppressLineNumbers/>
        <w:spacing w:line="240" w:lineRule="auto"/>
        <w:rPr>
          <w:rFonts w:cs="Times New Roman"/>
        </w:rPr>
      </w:pPr>
    </w:p>
    <w:p w14:paraId="4C002127" w14:textId="69431719" w:rsidR="009424C9" w:rsidRPr="001F473C" w:rsidRDefault="009424C9" w:rsidP="00F427DF">
      <w:pPr>
        <w:ind w:firstLine="360"/>
        <w:rPr>
          <w:rFonts w:cs="Times New Roman"/>
        </w:rPr>
      </w:pPr>
      <w:r w:rsidRPr="001F473C">
        <w:rPr>
          <w:rFonts w:cs="Times New Roman"/>
        </w:rPr>
        <w:t xml:space="preserve">We represented </w:t>
      </w:r>
      <w:r w:rsidR="0059689A">
        <w:rPr>
          <w:rFonts w:cs="Times New Roman"/>
        </w:rPr>
        <w:t>surface</w:t>
      </w:r>
      <w:r w:rsidR="0059689A" w:rsidRPr="001F473C">
        <w:rPr>
          <w:rFonts w:cs="Times New Roman"/>
        </w:rPr>
        <w:t xml:space="preserve"> </w:t>
      </w:r>
      <w:r w:rsidRPr="001F473C">
        <w:rPr>
          <w:rFonts w:cs="Times New Roman"/>
        </w:rPr>
        <w:t xml:space="preserve">fuel loads using the combined mean values of understory vegetation weight and seedling weight per square meter. </w:t>
      </w:r>
      <w:r w:rsidR="0059689A">
        <w:rPr>
          <w:rFonts w:cs="Times New Roman"/>
        </w:rPr>
        <w:t xml:space="preserve">We did not vary the bulk density and mass of surface fuels between the average and extreme fuel scenarios, but varied the ratio of litter to litter/herb/shrub. </w:t>
      </w:r>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w:t>
      </w:r>
      <w:r w:rsidR="00B513D0">
        <w:rPr>
          <w:rFonts w:cs="Times New Roman"/>
        </w:rPr>
        <w:t xml:space="preserve"> (Fig. </w:t>
      </w:r>
      <w:r w:rsidR="00CB4274">
        <w:rPr>
          <w:rFonts w:cs="Times New Roman"/>
        </w:rPr>
        <w:t>S2</w:t>
      </w:r>
      <w:r w:rsidR="00B513D0">
        <w:rPr>
          <w:rFonts w:cs="Times New Roman"/>
        </w:rPr>
        <w:t>)</w:t>
      </w:r>
      <w:r w:rsidR="00560310" w:rsidRPr="001F473C">
        <w:rPr>
          <w:rFonts w:cs="Times New Roman"/>
        </w:rPr>
        <w:t xml:space="preserve">. </w:t>
      </w:r>
    </w:p>
    <w:p w14:paraId="78BC67A2" w14:textId="04983560" w:rsidR="000E2E4A" w:rsidRPr="001F473C" w:rsidRDefault="00EC21FF" w:rsidP="00B22222">
      <w:pPr>
        <w:ind w:firstLine="720"/>
        <w:rPr>
          <w:rFonts w:cs="Times New Roman"/>
        </w:rPr>
      </w:pPr>
      <w:bookmarkStart w:id="4" w:name="_heading=h.1ky2guarpywx" w:colFirst="0" w:colLast="0"/>
      <w:bookmarkStart w:id="5" w:name="_heading=h.6alijpchz6fi" w:colFirst="0" w:colLast="0"/>
      <w:bookmarkEnd w:id="4"/>
      <w:bookmarkEnd w:id="5"/>
      <w:r w:rsidRPr="001F473C">
        <w:rPr>
          <w:rFonts w:cs="Times New Roman"/>
        </w:rPr>
        <w:lastRenderedPageBreak/>
        <w:t>To explore how the characteristics of potential fire behavior differed across fuel/weather/burn scenarios, we tracked the wind velocity (</w:t>
      </w:r>
      <w:r w:rsidR="00B55CCF">
        <w:rPr>
          <w:rFonts w:cs="Times New Roman"/>
        </w:rPr>
        <w:t xml:space="preserve">2 meters above ground level in </w:t>
      </w:r>
      <w:r w:rsidRPr="001F473C">
        <w:rPr>
          <w:rFonts w:cs="Times New Roman"/>
        </w:rPr>
        <w:t>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r w:rsidR="003C63E0">
        <w:rPr>
          <w:rFonts w:cs="Times New Roman"/>
        </w:rPr>
        <w:t>Fuel consumption results are presented in the Appendix.</w:t>
      </w:r>
      <w:r w:rsidR="000E2E4A" w:rsidRPr="001F473C">
        <w:rPr>
          <w:rFonts w:cs="Times New Roman"/>
        </w:rPr>
        <w:t xml:space="preserve"> Because of the relatively low number of replications (due to processing time),</w:t>
      </w:r>
      <w:r w:rsidR="00A71CB1">
        <w:rPr>
          <w:rFonts w:cs="Times New Roman"/>
        </w:rPr>
        <w:t xml:space="preserve"> and the deterministic nature of WFDS,</w:t>
      </w:r>
      <w:r w:rsidR="000E2E4A" w:rsidRPr="001F473C">
        <w:rPr>
          <w:rFonts w:cs="Times New Roman"/>
        </w:rPr>
        <w:t xml:space="preserve"> we </w:t>
      </w:r>
      <w:r w:rsidR="00A71CB1">
        <w:rPr>
          <w:rFonts w:cs="Times New Roman"/>
        </w:rPr>
        <w:t xml:space="preserve">present the </w:t>
      </w:r>
      <w:r w:rsidR="000E2E4A" w:rsidRPr="001F473C">
        <w:rPr>
          <w:rFonts w:cs="Times New Roman"/>
        </w:rPr>
        <w:t xml:space="preserve">results </w:t>
      </w:r>
      <w:r w:rsidR="00A71CB1">
        <w:rPr>
          <w:rFonts w:cs="Times New Roman"/>
        </w:rPr>
        <w:t>qualitatively</w:t>
      </w:r>
      <w:r w:rsidR="000E2E4A" w:rsidRPr="001F473C">
        <w:rPr>
          <w:rFonts w:cs="Times New Roman"/>
        </w:rPr>
        <w:t>.</w:t>
      </w:r>
    </w:p>
    <w:p w14:paraId="0000002F" w14:textId="5588BE1B" w:rsidR="00FD1B39" w:rsidRPr="001F473C" w:rsidRDefault="0072401A" w:rsidP="00FB59DE">
      <w:pPr>
        <w:pStyle w:val="Heading2"/>
      </w:pPr>
      <w:r w:rsidRPr="001F473C">
        <w:t xml:space="preserve">3. </w:t>
      </w:r>
      <w:r w:rsidR="002525A6" w:rsidRPr="001F473C">
        <w:t xml:space="preserve">Results </w:t>
      </w:r>
    </w:p>
    <w:p w14:paraId="17690929" w14:textId="2210BF89" w:rsidR="00FB59DE" w:rsidRPr="00FB59DE" w:rsidRDefault="0059689A" w:rsidP="00F14834">
      <w:pPr>
        <w:pStyle w:val="Heading3"/>
      </w:pPr>
      <w:bookmarkStart w:id="6" w:name="_heading=h.kauadt4jv3dr" w:colFirst="0" w:colLast="0"/>
      <w:bookmarkEnd w:id="6"/>
      <w:r>
        <w:t xml:space="preserve">3.1 </w:t>
      </w:r>
      <w:r w:rsidR="00CA716D" w:rsidRPr="00CA716D">
        <w:t xml:space="preserve">How does fuel abundance and arrangement differ in burned, reburned, and thrice-burned </w:t>
      </w:r>
      <w:r w:rsidR="005C3CB8">
        <w:t>forests</w:t>
      </w:r>
      <w:r w:rsidR="00CA716D">
        <w:t>?</w:t>
      </w:r>
    </w:p>
    <w:p w14:paraId="1B37B7DC" w14:textId="7D2F694A" w:rsidR="00CA716D" w:rsidRPr="001F473C" w:rsidRDefault="0059689A" w:rsidP="00F14834">
      <w:pPr>
        <w:pStyle w:val="Heading5"/>
        <w:spacing w:before="0" w:after="0"/>
      </w:pPr>
      <w:r>
        <w:t xml:space="preserve">3.1.1 </w:t>
      </w:r>
      <w:r w:rsidR="00FB59DE">
        <w:t>Fuel Abundance</w:t>
      </w:r>
    </w:p>
    <w:p w14:paraId="00000033" w14:textId="7790A270" w:rsidR="00FD1B39" w:rsidRPr="00F1095A" w:rsidRDefault="00FB59DE" w:rsidP="00CA716D">
      <w:pPr>
        <w:ind w:firstLine="720"/>
      </w:pPr>
      <w:r>
        <w:t xml:space="preserve">Fuel abundance, as represented by the biomass held in downed woody debris, standing live </w:t>
      </w:r>
      <w:r w:rsidR="005C3CB8">
        <w:t xml:space="preserve">and dead </w:t>
      </w:r>
      <w:r>
        <w:t>trees</w:t>
      </w:r>
      <w:r w:rsidR="005C3CB8">
        <w:t xml:space="preserve"> and surface fuels</w:t>
      </w:r>
      <w:r>
        <w:t xml:space="preserve">, was greater in reburned </w:t>
      </w:r>
      <w:r w:rsidR="00D51FB4">
        <w:t>forests</w:t>
      </w:r>
      <w:r>
        <w:t xml:space="preserve"> than burned </w:t>
      </w:r>
      <w:r w:rsidR="00D51FB4">
        <w:t>forests,</w:t>
      </w:r>
      <w:r>
        <w:t xml:space="preserve"> but differed greatly across pools. </w:t>
      </w:r>
      <w:r w:rsidR="00B95F3E" w:rsidRPr="00CA716D">
        <w:t xml:space="preserve">The abundance of </w:t>
      </w:r>
      <w:r w:rsidR="0095143C" w:rsidRPr="00CA716D">
        <w:t>d</w:t>
      </w:r>
      <w:r w:rsidR="00B95F3E" w:rsidRPr="00CA716D">
        <w:t>owned woody fuel in all size classes increased with reburning, but differed across specific reburn history and size classes.</w:t>
      </w:r>
      <w:r w:rsidR="00D51CB7" w:rsidRPr="00CA716D">
        <w:t xml:space="preserve"> </w:t>
      </w:r>
      <w:r w:rsidR="00B95F3E" w:rsidRPr="00CA716D">
        <w:t>Fine fuels (1- and 10-hour fuel</w:t>
      </w:r>
      <w:r w:rsidR="00B95F3E" w:rsidRPr="00F1095A">
        <w:t xml:space="preserve">s) were most abundant in the once- and twice-burned </w:t>
      </w:r>
      <w:r w:rsidR="00D51FB4">
        <w:t>forests</w:t>
      </w:r>
      <w:r w:rsidR="00B95F3E" w:rsidRPr="00F1095A">
        <w:t>, increasing by an average factor of three after one fire, decreasing by a factor of 1.6 after two fires, and increasing by a factor of two after three fires.</w:t>
      </w:r>
      <w:r w:rsidR="00B83864" w:rsidRPr="00F1095A">
        <w:t xml:space="preserve"> Large fuels (1,000-hour fuels) followed a similar trend, increasing by a factor of 8 after one fire, declining after the second, and reaching a maximum average of </w:t>
      </w:r>
      <w:r w:rsidR="00B83864" w:rsidRPr="00F1095A">
        <w:lastRenderedPageBreak/>
        <w:t xml:space="preserve">4.29 tons per ha after three fires. </w:t>
      </w:r>
      <w:r w:rsidR="00B95F3E" w:rsidRPr="00F1095A">
        <w:t>Medium fuel size classes (100-hours) increased after one fire but did not change meaningfully between reburning (Fig.</w:t>
      </w:r>
      <w:r w:rsidR="00D51CB7" w:rsidRPr="00F1095A">
        <w:t xml:space="preserve"> </w:t>
      </w:r>
      <w:r w:rsidR="00007890" w:rsidRPr="00F1095A">
        <w:t>3</w:t>
      </w:r>
      <w:r w:rsidR="00D51CB7" w:rsidRPr="00F1095A">
        <w:t>)</w:t>
      </w:r>
      <w:r w:rsidR="00B83864" w:rsidRPr="00F1095A">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7E9D10A1">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47A513BD" w:rsidR="00366ED2" w:rsidRPr="001F473C" w:rsidRDefault="004E27E6" w:rsidP="00483C9A">
      <w:pPr>
        <w:suppressLineNumbers/>
        <w:spacing w:line="240" w:lineRule="auto"/>
        <w:rPr>
          <w:rFonts w:cs="Times New Roman"/>
          <w:bCs/>
        </w:rPr>
      </w:pPr>
      <w:r w:rsidRPr="001F473C">
        <w:rPr>
          <w:rFonts w:cs="Times New Roman"/>
          <w:b/>
        </w:rPr>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across years since initial fire and between sites according to size classes</w:t>
      </w:r>
      <w:r w:rsidR="009F76A3">
        <w:rPr>
          <w:rFonts w:cs="Times New Roman"/>
          <w:bCs/>
        </w:rPr>
        <w:t xml:space="preserve"> (defined by the </w:t>
      </w:r>
      <w:r w:rsidR="00E17FE1">
        <w:rPr>
          <w:rFonts w:cs="Times New Roman"/>
          <w:bCs/>
        </w:rPr>
        <w:t>time scale at which moisture is lost)</w:t>
      </w:r>
      <w:r w:rsidRPr="001F473C">
        <w:rPr>
          <w:rFonts w:cs="Times New Roman"/>
          <w:bCs/>
        </w:rPr>
        <w:t xml:space="preserve">. </w:t>
      </w:r>
      <w:bookmarkStart w:id="7" w:name="_heading=h.9txb2ord534j" w:colFirst="0" w:colLast="0"/>
      <w:bookmarkStart w:id="8" w:name="_Toc113442003"/>
      <w:bookmarkEnd w:id="7"/>
      <w:r w:rsidR="006E0D8F" w:rsidRPr="001F473C">
        <w:rPr>
          <w:rFonts w:cs="Times New Roman"/>
          <w:bCs/>
        </w:rPr>
        <w:t>Dots represent outliers</w:t>
      </w:r>
      <w:r w:rsidR="00D745A4">
        <w:rPr>
          <w:rFonts w:cs="Times New Roman"/>
          <w:bCs/>
        </w:rPr>
        <w:t xml:space="preserve"> (defined as 1.5</w:t>
      </w:r>
      <w:r w:rsidR="00384D2A">
        <w:rPr>
          <w:rFonts w:cs="Times New Roman"/>
          <w:bCs/>
        </w:rPr>
        <w:t>x</w:t>
      </w:r>
      <w:r w:rsidR="00D745A4">
        <w:rPr>
          <w:rFonts w:cs="Times New Roman"/>
          <w:bCs/>
        </w:rPr>
        <w:t xml:space="preserve"> the interquartile range less than the first quartile and greater than the third)</w:t>
      </w:r>
      <w:r w:rsidR="006E0D8F" w:rsidRPr="001F473C">
        <w:rPr>
          <w:rFonts w:cs="Times New Roman"/>
          <w:bCs/>
        </w:rPr>
        <w:t xml:space="preserve">. </w:t>
      </w:r>
    </w:p>
    <w:p w14:paraId="590DE995" w14:textId="77777777" w:rsidR="000E2E4A" w:rsidRPr="001F473C" w:rsidRDefault="000E2E4A" w:rsidP="00483C9A">
      <w:pPr>
        <w:suppressLineNumbers/>
        <w:spacing w:line="240" w:lineRule="auto"/>
        <w:rPr>
          <w:rFonts w:cs="Times New Roman"/>
          <w:bCs/>
        </w:rPr>
      </w:pPr>
    </w:p>
    <w:p w14:paraId="6FDAF62D" w14:textId="4EC4BDE0" w:rsidR="00CB4274" w:rsidRPr="00CB4274" w:rsidRDefault="00B95F3E" w:rsidP="00CB4274">
      <w:pPr>
        <w:ind w:firstLine="720"/>
        <w:rPr>
          <w:rFonts w:cs="Times New Roman"/>
          <w:bCs/>
        </w:rPr>
      </w:pPr>
      <w:r w:rsidRPr="001F473C">
        <w:rPr>
          <w:rFonts w:cs="Times New Roman"/>
          <w:bCs/>
        </w:rPr>
        <w:t xml:space="preserve">The density and mass of standing fuels (live and dead trees) between once-burned and thrice-burned </w:t>
      </w:r>
      <w:r w:rsidR="00D51FB4">
        <w:rPr>
          <w:rFonts w:cs="Times New Roman"/>
          <w:bCs/>
        </w:rPr>
        <w:t>forests</w:t>
      </w:r>
      <w:r w:rsidRPr="001F473C">
        <w:rPr>
          <w:rFonts w:cs="Times New Roman"/>
          <w:bCs/>
        </w:rPr>
        <w:t xml:space="preserve">: once-burned </w:t>
      </w:r>
      <w:r w:rsidR="00D51FB4">
        <w:rPr>
          <w:rFonts w:cs="Times New Roman"/>
          <w:bCs/>
        </w:rPr>
        <w:t>forests</w:t>
      </w:r>
      <w:r w:rsidR="00D51FB4" w:rsidRPr="001F473C">
        <w:rPr>
          <w:rFonts w:cs="Times New Roman"/>
          <w:bCs/>
        </w:rPr>
        <w:t xml:space="preserve"> </w:t>
      </w:r>
      <w:r w:rsidRPr="001F473C">
        <w:rPr>
          <w:rFonts w:cs="Times New Roman"/>
          <w:bCs/>
        </w:rPr>
        <w:t>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 xml:space="preserve">Tree height was greatest in once-burned </w:t>
      </w:r>
      <w:r w:rsidR="006175C9">
        <w:rPr>
          <w:rFonts w:cs="Times New Roman"/>
          <w:bCs/>
        </w:rPr>
        <w:t>forests</w:t>
      </w:r>
      <w:r w:rsidRPr="001F473C">
        <w:rPr>
          <w:rFonts w:cs="Times New Roman"/>
          <w:bCs/>
        </w:rPr>
        <w:t>, again due to the increased presence of dead spruce in the landscape (species height distributions are presented in 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 xml:space="preserve">Trees were generally less dense in </w:t>
      </w:r>
      <w:r w:rsidR="00D51FB4">
        <w:rPr>
          <w:rFonts w:cs="Times New Roman"/>
          <w:bCs/>
        </w:rPr>
        <w:t>once-</w:t>
      </w:r>
      <w:r w:rsidRPr="001F473C">
        <w:rPr>
          <w:rFonts w:cs="Times New Roman"/>
          <w:bCs/>
        </w:rPr>
        <w:t xml:space="preserve">burned </w:t>
      </w:r>
      <w:r w:rsidR="00D51FB4">
        <w:rPr>
          <w:rFonts w:cs="Times New Roman"/>
          <w:bCs/>
        </w:rPr>
        <w:t>forests</w:t>
      </w:r>
      <w:r w:rsidRPr="001F473C">
        <w:rPr>
          <w:rFonts w:cs="Times New Roman"/>
          <w:bCs/>
        </w:rPr>
        <w:t>.</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w:t>
      </w:r>
      <w:r w:rsidR="00A71CB1">
        <w:rPr>
          <w:rFonts w:cs="Times New Roman"/>
          <w:bCs/>
        </w:rPr>
        <w:t>quantile</w:t>
      </w:r>
      <w:r w:rsidR="00A71CB1" w:rsidRPr="001F473C">
        <w:rPr>
          <w:rFonts w:cs="Times New Roman"/>
          <w:bCs/>
        </w:rPr>
        <w:t xml:space="preserve"> </w:t>
      </w:r>
      <w:r w:rsidRPr="001F473C">
        <w:rPr>
          <w:rFonts w:cs="Times New Roman"/>
          <w:bCs/>
        </w:rPr>
        <w:t>of tree density observations doubled the number of trees in the simulation, and roughly doubled the fuel load and density (Table 1).</w:t>
      </w:r>
      <w:r w:rsidR="00CB4274">
        <w:br w:type="page"/>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2A112C3D" w:rsidR="00257DD2" w:rsidRPr="001F473C" w:rsidRDefault="00257DD2" w:rsidP="00210F6D">
            <w:pPr>
              <w:spacing w:line="240" w:lineRule="auto"/>
              <w:ind w:right="-109"/>
              <w:rPr>
                <w:rFonts w:cs="Times New Roman"/>
                <w:bCs/>
              </w:rPr>
            </w:pPr>
            <w:r w:rsidRPr="001F473C">
              <w:rPr>
                <w:rFonts w:cs="Times New Roman"/>
                <w:b/>
              </w:rPr>
              <w:lastRenderedPageBreak/>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8"/>
    <w:p w14:paraId="67776F98" w14:textId="52BA9D23" w:rsidR="00FB59DE" w:rsidRDefault="0059689A" w:rsidP="00483C9A">
      <w:pPr>
        <w:rPr>
          <w:rFonts w:cs="Times New Roman"/>
        </w:rPr>
      </w:pPr>
      <w:r w:rsidRPr="00F1095A">
        <w:rPr>
          <w:b/>
          <w:bCs/>
        </w:rPr>
        <w:t xml:space="preserve">3.1.2 </w:t>
      </w:r>
      <w:r w:rsidR="00FB59DE" w:rsidRPr="00F1095A">
        <w:rPr>
          <w:b/>
          <w:bCs/>
        </w:rPr>
        <w:t>Fuel Arrangement</w:t>
      </w:r>
      <w:r w:rsidR="0035031E" w:rsidRPr="001F473C">
        <w:rPr>
          <w:rFonts w:cs="Times New Roman"/>
        </w:rPr>
        <w:tab/>
      </w:r>
    </w:p>
    <w:p w14:paraId="06774654" w14:textId="3E2764EC" w:rsidR="004C6443" w:rsidRPr="001F473C" w:rsidRDefault="005C3CB8" w:rsidP="00F1095A">
      <w:pPr>
        <w:ind w:firstLine="720"/>
        <w:rPr>
          <w:rFonts w:cs="Times New Roman"/>
        </w:rPr>
      </w:pPr>
      <w:r>
        <w:rPr>
          <w:rFonts w:cs="Times New Roman"/>
        </w:rPr>
        <w:t xml:space="preserve">The arrangement of fuels differed between once- and thrice-burned forests. </w:t>
      </w:r>
      <w:r w:rsidR="00B95F3E" w:rsidRPr="001F473C">
        <w:rPr>
          <w:rFonts w:cs="Times New Roman"/>
        </w:rPr>
        <w:t xml:space="preserve">Surface fuels were less connected in thrice-burned </w:t>
      </w:r>
      <w:r>
        <w:rPr>
          <w:rFonts w:cs="Times New Roman"/>
        </w:rPr>
        <w:t>forests</w:t>
      </w:r>
      <w:r w:rsidRPr="001F473C">
        <w:rPr>
          <w:rFonts w:cs="Times New Roman"/>
        </w:rPr>
        <w:t xml:space="preserve"> </w:t>
      </w:r>
      <w:r w:rsidR="00B95F3E" w:rsidRPr="001F473C">
        <w:rPr>
          <w:rFonts w:cs="Times New Roman"/>
        </w:rPr>
        <w:t xml:space="preserve">than in once-burned </w:t>
      </w:r>
      <w:r>
        <w:rPr>
          <w:rFonts w:cs="Times New Roman"/>
        </w:rPr>
        <w:t>forests</w:t>
      </w:r>
      <w:r w:rsidR="00B95F3E" w:rsidRPr="001F473C">
        <w:rPr>
          <w:rFonts w:cs="Times New Roman"/>
        </w:rPr>
        <w:t xml:space="preserve"> (Fig.</w:t>
      </w:r>
      <w:r w:rsidR="0035031E" w:rsidRPr="001F473C">
        <w:rPr>
          <w:rFonts w:cs="Times New Roman"/>
        </w:rPr>
        <w:t xml:space="preserve"> </w:t>
      </w:r>
      <w:r w:rsidR="00DE6733">
        <w:rPr>
          <w:rFonts w:cs="Times New Roman"/>
        </w:rPr>
        <w:t>S2</w:t>
      </w:r>
      <w:r w:rsidR="0035031E" w:rsidRPr="001F473C">
        <w:rPr>
          <w:rFonts w:cs="Times New Roman"/>
        </w:rPr>
        <w:t>)</w:t>
      </w:r>
      <w:r w:rsidR="00512CF8" w:rsidRPr="001F473C">
        <w:rPr>
          <w:rFonts w:cs="Times New Roman"/>
        </w:rPr>
        <w:t xml:space="preserve">. </w:t>
      </w:r>
      <w:r w:rsidR="00B95F3E" w:rsidRPr="001F473C">
        <w:rPr>
          <w:rFonts w:cs="Times New Roman"/>
        </w:rPr>
        <w:t xml:space="preserve">Once-burned </w:t>
      </w:r>
      <w:r>
        <w:rPr>
          <w:rFonts w:cs="Times New Roman"/>
        </w:rPr>
        <w:t xml:space="preserve">forests </w:t>
      </w:r>
      <w:r w:rsidR="00B95F3E" w:rsidRPr="001F473C">
        <w:rPr>
          <w:rFonts w:cs="Times New Roman"/>
        </w:rPr>
        <w:t xml:space="preserve">had greater surface fuel cover and </w:t>
      </w:r>
      <w:r w:rsidR="00384D2A">
        <w:rPr>
          <w:rFonts w:cs="Times New Roman"/>
        </w:rPr>
        <w:t xml:space="preserve">fine </w:t>
      </w:r>
      <w:r w:rsidR="00B95F3E" w:rsidRPr="001F473C">
        <w:rPr>
          <w:rFonts w:cs="Times New Roman"/>
        </w:rPr>
        <w:t xml:space="preserve">fuel loads than thrice-burned </w:t>
      </w:r>
      <w:r>
        <w:rPr>
          <w:rFonts w:cs="Times New Roman"/>
        </w:rPr>
        <w:t xml:space="preserve">forests </w:t>
      </w:r>
      <w:r w:rsidR="00B95F3E" w:rsidRPr="001F473C">
        <w:rPr>
          <w:rFonts w:cs="Times New Roman"/>
        </w:rPr>
        <w:t>(Table 2</w:t>
      </w:r>
      <w:r w:rsidR="00E6636A">
        <w:rPr>
          <w:rFonts w:cs="Times New Roman"/>
        </w:rPr>
        <w:t>, Fig. S2</w:t>
      </w:r>
      <w:r w:rsidR="00B95F3E" w:rsidRPr="001F473C">
        <w:rPr>
          <w:rFonts w:cs="Times New Roman"/>
        </w:rPr>
        <w:t>).</w:t>
      </w:r>
      <w:r w:rsidR="00512CF8" w:rsidRPr="001F473C">
        <w:rPr>
          <w:rFonts w:cs="Times New Roman"/>
        </w:rPr>
        <w:t xml:space="preserve"> </w:t>
      </w:r>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085789EE" w:rsidR="00FD0F80" w:rsidRPr="001F473C" w:rsidRDefault="00FD0F80" w:rsidP="0035031E">
            <w:pPr>
              <w:suppressLineNumbers/>
              <w:spacing w:line="240" w:lineRule="auto"/>
              <w:rPr>
                <w:rFonts w:cs="Times New Roman"/>
              </w:rPr>
            </w:pPr>
            <w:r w:rsidRPr="001F473C">
              <w:rPr>
                <w:rFonts w:cs="Times New Roman"/>
                <w:b/>
                <w:bCs/>
              </w:rPr>
              <w:t>Table 2.</w:t>
            </w:r>
            <w:r w:rsidR="00512CF8" w:rsidRPr="001F473C">
              <w:rPr>
                <w:rFonts w:cs="Times New Roman"/>
              </w:rPr>
              <w:t xml:space="preserve"> Characteristics of surface fuel and ground cover between once-burned and thrice-burned </w:t>
            </w:r>
            <w:r w:rsidR="00D51FB4">
              <w:rPr>
                <w:rFonts w:cs="Times New Roman"/>
              </w:rPr>
              <w:t>forests</w:t>
            </w:r>
            <w:r w:rsidR="00512CF8" w:rsidRPr="001F473C">
              <w:rPr>
                <w:rFonts w:cs="Times New Roman"/>
              </w:rPr>
              <w:t xml:space="preserve">.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1CD2688B" w14:textId="77777777" w:rsidR="00FD0F80" w:rsidRPr="001F473C" w:rsidRDefault="00FD0F80" w:rsidP="0035031E">
      <w:pPr>
        <w:suppressLineNumbers/>
        <w:spacing w:line="240" w:lineRule="auto"/>
        <w:rPr>
          <w:rFonts w:cs="Times New Roman"/>
        </w:rPr>
      </w:pPr>
    </w:p>
    <w:p w14:paraId="05F40BE5" w14:textId="77777777" w:rsidR="00512CF8" w:rsidRPr="001F473C" w:rsidRDefault="00512CF8" w:rsidP="00483C9A">
      <w:pPr>
        <w:suppressLineNumbers/>
        <w:spacing w:line="240" w:lineRule="auto"/>
        <w:rPr>
          <w:rFonts w:cs="Times New Roman"/>
        </w:rPr>
      </w:pPr>
    </w:p>
    <w:p w14:paraId="65A158B2" w14:textId="77777777" w:rsidR="00CB4274" w:rsidRDefault="00411E27" w:rsidP="00CB4274">
      <w:pPr>
        <w:ind w:firstLine="720"/>
        <w:rPr>
          <w:rFonts w:cs="Times New Roman"/>
        </w:rPr>
      </w:pPr>
      <w:r w:rsidRPr="001F473C">
        <w:rPr>
          <w:rFonts w:cs="Times New Roman"/>
        </w:rPr>
        <w:t xml:space="preserve">Trees of all species displayed a non-random spatial distribution (Fig. </w:t>
      </w:r>
      <w:r w:rsidR="00DE6733">
        <w:rPr>
          <w:rFonts w:cs="Times New Roman"/>
        </w:rPr>
        <w:t>4</w:t>
      </w:r>
      <w:r w:rsidR="00007890" w:rsidRPr="001F473C">
        <w:rPr>
          <w:rFonts w:cs="Times New Roman"/>
        </w:rPr>
        <w:t>)</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w:t>
      </w:r>
      <w:r w:rsidR="00D51FB4">
        <w:rPr>
          <w:rFonts w:cs="Times New Roman"/>
        </w:rPr>
        <w:t xml:space="preserve"> forests</w:t>
      </w:r>
      <w:r w:rsidRPr="001F473C">
        <w:rPr>
          <w:rFonts w:cs="Times New Roman"/>
        </w:rPr>
        <w:t>.</w:t>
      </w:r>
      <w:r w:rsidR="00512CF8" w:rsidRPr="001F473C">
        <w:rPr>
          <w:rFonts w:cs="Times New Roman"/>
        </w:rPr>
        <w:t xml:space="preserve"> </w:t>
      </w:r>
      <w:r w:rsidR="00B95F3E" w:rsidRPr="001F473C">
        <w:rPr>
          <w:rFonts w:cs="Times New Roman"/>
        </w:rPr>
        <w:t xml:space="preserve">Variability among </w:t>
      </w:r>
      <w:r w:rsidR="00B95F3E" w:rsidRPr="001F473C">
        <w:rPr>
          <w:rFonts w:cs="Times New Roman"/>
        </w:rPr>
        <w:lastRenderedPageBreak/>
        <w:t xml:space="preserve">species was the greatest in the once- and thrice-burned </w:t>
      </w:r>
      <w:r w:rsidR="00D51FB4">
        <w:rPr>
          <w:rFonts w:cs="Times New Roman"/>
        </w:rPr>
        <w:t>forests</w:t>
      </w:r>
      <w:r w:rsidR="00B95F3E" w:rsidRPr="001F473C">
        <w:rPr>
          <w:rFonts w:cs="Times New Roman"/>
        </w:rPr>
        <w:t>.</w:t>
      </w:r>
      <w:r w:rsidRPr="001F473C">
        <w:rPr>
          <w:rFonts w:cs="Times New Roman"/>
        </w:rPr>
        <w:t xml:space="preserve"> </w:t>
      </w:r>
      <w:r w:rsidR="00D51FB4">
        <w:rPr>
          <w:rFonts w:cs="Times New Roman"/>
        </w:rPr>
        <w:t xml:space="preserve">Aspen </w:t>
      </w:r>
      <w:r w:rsidRPr="001F473C">
        <w:rPr>
          <w:rFonts w:cs="Times New Roman"/>
        </w:rPr>
        <w:t xml:space="preserve">in particular show the greatest change across burn history, increasing from </w:t>
      </w:r>
      <w:r w:rsidR="00384D2A">
        <w:rPr>
          <w:rFonts w:cs="Times New Roman"/>
        </w:rPr>
        <w:t xml:space="preserve">an index value of </w:t>
      </w:r>
      <w:r w:rsidR="004263B1" w:rsidRPr="001F473C">
        <w:rPr>
          <w:rFonts w:cs="Times New Roman"/>
        </w:rPr>
        <w:t>1.37 to 1.71 to 2.69 after three fires</w:t>
      </w:r>
      <w:r w:rsidR="00512CF8" w:rsidRPr="001F473C">
        <w:rPr>
          <w:rFonts w:cs="Times New Roman"/>
        </w:rPr>
        <w:t>, indicating a more clumped spatial pattern</w:t>
      </w:r>
      <w:r w:rsidR="00CB4274">
        <w:rPr>
          <w:rFonts w:cs="Times New Roman"/>
        </w:rPr>
        <w:t>.</w:t>
      </w:r>
    </w:p>
    <w:p w14:paraId="0000004A" w14:textId="4BDC832E" w:rsidR="00FD1B39" w:rsidRPr="001F473C" w:rsidRDefault="00411E27" w:rsidP="00CB4274">
      <w:pPr>
        <w:suppressLineNumbers/>
        <w:ind w:firstLine="720"/>
        <w:rPr>
          <w:rFonts w:cs="Times New Roman"/>
        </w:rPr>
      </w:pP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624A62FC" w:rsidR="009F7412" w:rsidRPr="001F473C" w:rsidRDefault="00BB31E8" w:rsidP="00483C9A">
      <w:pPr>
        <w:suppressLineNumbers/>
        <w:spacing w:line="240" w:lineRule="auto"/>
        <w:rPr>
          <w:rFonts w:cs="Times New Roman"/>
        </w:rPr>
      </w:pPr>
      <w:r w:rsidRPr="001F473C">
        <w:rPr>
          <w:rFonts w:cs="Times New Roman"/>
          <w:b/>
          <w:bCs/>
        </w:rPr>
        <w:t xml:space="preserve">Figure </w:t>
      </w:r>
      <w:r w:rsidR="00DE6733">
        <w:rPr>
          <w:rFonts w:cs="Times New Roman"/>
          <w:b/>
          <w:bCs/>
        </w:rPr>
        <w:t>4</w:t>
      </w:r>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w:t>
      </w:r>
      <w:r w:rsidR="00384D2A">
        <w:rPr>
          <w:rFonts w:cs="Times New Roman"/>
        </w:rPr>
        <w:t>ly-arranged</w:t>
      </w:r>
      <w:r w:rsidR="00B95F3E" w:rsidRPr="001F473C">
        <w:rPr>
          <w:rFonts w:cs="Times New Roman"/>
        </w:rPr>
        <w:t xml:space="preserve"> population is 1.27; values below </w:t>
      </w:r>
      <w:r w:rsidR="00384D2A">
        <w:rPr>
          <w:rFonts w:cs="Times New Roman"/>
        </w:rPr>
        <w:t xml:space="preserve">indicate </w:t>
      </w:r>
      <w:r w:rsidR="00B95F3E" w:rsidRPr="001F473C">
        <w:rPr>
          <w:rFonts w:cs="Times New Roman"/>
        </w:rPr>
        <w:t xml:space="preserve">a regular </w:t>
      </w:r>
      <w:r w:rsidR="00384D2A">
        <w:rPr>
          <w:rFonts w:cs="Times New Roman"/>
        </w:rPr>
        <w:t xml:space="preserve">spatial </w:t>
      </w:r>
      <w:r w:rsidR="00B95F3E" w:rsidRPr="001F473C">
        <w:rPr>
          <w:rFonts w:cs="Times New Roman"/>
        </w:rPr>
        <w:t xml:space="preserve">pattern and values above </w:t>
      </w:r>
      <w:r w:rsidR="00384D2A">
        <w:rPr>
          <w:rFonts w:cs="Times New Roman"/>
        </w:rPr>
        <w:t xml:space="preserve">indicate a </w:t>
      </w:r>
      <w:r w:rsidR="00B95F3E" w:rsidRPr="001F473C">
        <w:rPr>
          <w:rFonts w:cs="Times New Roman"/>
        </w:rPr>
        <w:t>clump</w:t>
      </w:r>
      <w:r w:rsidR="00384D2A">
        <w:rPr>
          <w:rFonts w:cs="Times New Roman"/>
        </w:rPr>
        <w:t>ed arrangement</w:t>
      </w:r>
      <w:r w:rsidR="00B95F3E" w:rsidRPr="001F473C">
        <w:rPr>
          <w:rFonts w:cs="Times New Roman"/>
        </w:rPr>
        <w:t>.</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5935D00E" w14:textId="5B8E6313" w:rsidR="00CA716D" w:rsidRPr="001F473C" w:rsidRDefault="00CA716D" w:rsidP="00384D2A">
      <w:pPr>
        <w:pStyle w:val="Heading3"/>
      </w:pPr>
      <w:r w:rsidRPr="004B3748">
        <w:t xml:space="preserve">3.2 </w:t>
      </w:r>
      <w:r w:rsidR="00D457F6" w:rsidRPr="004B3748">
        <w:t>Do differences in fuel abundance and arrangement enable differences in wind flow or wind</w:t>
      </w:r>
      <w:r w:rsidR="00384D2A">
        <w:t xml:space="preserve"> </w:t>
      </w:r>
      <w:r w:rsidR="00D457F6" w:rsidRPr="004B3748">
        <w:t>speed during a potential fire event?</w:t>
      </w:r>
    </w:p>
    <w:p w14:paraId="2AD75979" w14:textId="77777777" w:rsidR="00D457F6" w:rsidRDefault="00D457F6" w:rsidP="00F1095A">
      <w:pPr>
        <w:pStyle w:val="Heading4"/>
      </w:pPr>
      <w:r>
        <w:t>3.2.1 Wind Flow</w:t>
      </w:r>
    </w:p>
    <w:p w14:paraId="1B49CC96" w14:textId="6DEEF851" w:rsidR="00D6317A" w:rsidRDefault="00B95F3E" w:rsidP="005C3CB8">
      <w:pPr>
        <w:ind w:firstLine="720"/>
        <w:rPr>
          <w:rFonts w:cs="Times New Roman"/>
        </w:rPr>
      </w:pPr>
      <w:r w:rsidRPr="001F473C">
        <w:rPr>
          <w:rFonts w:cs="Times New Roman"/>
        </w:rPr>
        <w:t>Simulations show</w:t>
      </w:r>
      <w:r w:rsidR="00384D2A">
        <w:rPr>
          <w:rFonts w:cs="Times New Roman"/>
        </w:rPr>
        <w:t>ed</w:t>
      </w:r>
      <w:r w:rsidRPr="001F473C">
        <w:rPr>
          <w:rFonts w:cs="Times New Roman"/>
        </w:rPr>
        <w:t xml:space="preserve">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Pr="001F473C">
        <w:rPr>
          <w:rFonts w:cs="Times New Roman"/>
        </w:rPr>
        <w:t xml:space="preserve">As the flow approaches the transition point, there </w:t>
      </w:r>
      <w:r w:rsidR="00384D2A">
        <w:rPr>
          <w:rFonts w:cs="Times New Roman"/>
        </w:rPr>
        <w:t>wa</w:t>
      </w:r>
      <w:r w:rsidRPr="001F473C">
        <w:rPr>
          <w:rFonts w:cs="Times New Roman"/>
        </w:rPr>
        <w:t xml:space="preserve">s a reversal of the canopy flow direction associated with the detachment of the above canopy flow and void in pressure on the upwind edge of the </w:t>
      </w:r>
      <w:r w:rsidR="00D6317A">
        <w:rPr>
          <w:rFonts w:cs="Times New Roman"/>
        </w:rPr>
        <w:t>unburned forest</w:t>
      </w:r>
      <w:r w:rsidRPr="001F473C">
        <w:rPr>
          <w:rFonts w:cs="Times New Roman"/>
        </w:rPr>
        <w:t xml:space="preserve"> canopy.</w:t>
      </w:r>
      <w:r w:rsidR="00BB7DAF" w:rsidRPr="001F473C">
        <w:rPr>
          <w:rFonts w:cs="Times New Roman"/>
        </w:rPr>
        <w:t xml:space="preserve"> </w:t>
      </w:r>
      <w:r w:rsidR="002C7E01" w:rsidRPr="001F473C">
        <w:rPr>
          <w:rFonts w:cs="Times New Roman"/>
        </w:rPr>
        <w:t>After 50–100 m, the flow above the canopy flow reattache</w:t>
      </w:r>
      <w:r w:rsidR="00384D2A">
        <w:rPr>
          <w:rFonts w:cs="Times New Roman"/>
        </w:rPr>
        <w:t>d</w:t>
      </w:r>
      <w:r w:rsidR="00E6636A">
        <w:rPr>
          <w:rFonts w:cs="Times New Roman"/>
        </w:rPr>
        <w:t xml:space="preserve"> (Fig. </w:t>
      </w:r>
      <w:r w:rsidR="00DE6733">
        <w:rPr>
          <w:rFonts w:cs="Times New Roman"/>
        </w:rPr>
        <w:t>5</w:t>
      </w:r>
      <w:r w:rsidR="00E6636A">
        <w:rPr>
          <w:rFonts w:cs="Times New Roman"/>
        </w:rPr>
        <w:t>)</w:t>
      </w:r>
      <w:r w:rsidR="002C7E01" w:rsidRPr="001F473C">
        <w:rPr>
          <w:rFonts w:cs="Times New Roman"/>
        </w:rPr>
        <w:t xml:space="preserve">, resulting in a significant increase in wind </w:t>
      </w:r>
      <w:r w:rsidR="00D6317A">
        <w:rPr>
          <w:rFonts w:cs="Times New Roman"/>
        </w:rPr>
        <w:t>speed</w:t>
      </w:r>
      <w:r w:rsidR="00D6317A" w:rsidRPr="001F473C">
        <w:rPr>
          <w:rFonts w:cs="Times New Roman"/>
        </w:rPr>
        <w:t xml:space="preserve"> </w:t>
      </w:r>
      <w:r w:rsidR="002C7E01" w:rsidRPr="001F473C">
        <w:rPr>
          <w:rFonts w:cs="Times New Roman"/>
        </w:rPr>
        <w:t xml:space="preserve">(Fig </w:t>
      </w:r>
      <w:r w:rsidR="00DE6733">
        <w:rPr>
          <w:rFonts w:cs="Times New Roman"/>
        </w:rPr>
        <w:t>6</w:t>
      </w:r>
      <w:r w:rsidR="002C7E01" w:rsidRPr="001F473C">
        <w:rPr>
          <w:rFonts w:cs="Times New Roman"/>
        </w:rPr>
        <w:t>).</w:t>
      </w:r>
      <w:r w:rsidR="00BB7DAF" w:rsidRPr="001F473C">
        <w:rPr>
          <w:rFonts w:cs="Times New Roman"/>
        </w:rPr>
        <w:t xml:space="preserve"> </w:t>
      </w:r>
    </w:p>
    <w:p w14:paraId="73D89BF1" w14:textId="1A6819B5" w:rsidR="00D6317A" w:rsidRPr="00E6636A" w:rsidRDefault="00D6317A" w:rsidP="00F1095A">
      <w:pPr>
        <w:pStyle w:val="Heading4"/>
        <w:rPr>
          <w:rFonts w:cs="Times New Roman"/>
          <w:highlight w:val="yellow"/>
        </w:rPr>
      </w:pPr>
      <w:r>
        <w:lastRenderedPageBreak/>
        <w:t>3.2.2 Wind Speed</w:t>
      </w:r>
    </w:p>
    <w:p w14:paraId="30F50CFE" w14:textId="39ADEBF5" w:rsidR="00300169" w:rsidRDefault="002C7E01" w:rsidP="00E6636A">
      <w:pPr>
        <w:ind w:firstLine="720"/>
        <w:rPr>
          <w:rFonts w:cs="Times New Roman"/>
        </w:rPr>
      </w:pPr>
      <w:r w:rsidRPr="00E6636A">
        <w:rPr>
          <w:rFonts w:cs="Times New Roman"/>
        </w:rPr>
        <w:t>Wind speeds were slightly higher in mean fuel scenarios than in high fuel scenarios, regardless of the burn history.</w:t>
      </w:r>
      <w:r w:rsidR="00300169" w:rsidRPr="001F473C">
        <w:rPr>
          <w:rFonts w:cs="Times New Roman"/>
        </w:rPr>
        <w:t xml:space="preserve"> </w:t>
      </w:r>
      <w:r w:rsidR="00300169" w:rsidRPr="00E6636A">
        <w:rPr>
          <w:rFonts w:cs="Times New Roman"/>
        </w:rPr>
        <w:t xml:space="preserve">The primary difference between burn scenarios </w:t>
      </w:r>
      <w:r w:rsidR="00E6636A" w:rsidRPr="00E6636A">
        <w:rPr>
          <w:rFonts w:cs="Times New Roman"/>
        </w:rPr>
        <w:t>w</w:t>
      </w:r>
      <w:r w:rsidR="00384D2A" w:rsidRPr="00E6636A">
        <w:rPr>
          <w:rFonts w:cs="Times New Roman"/>
        </w:rPr>
        <w:t>a</w:t>
      </w:r>
      <w:r w:rsidR="00300169" w:rsidRPr="00E6636A">
        <w:rPr>
          <w:rFonts w:cs="Times New Roman"/>
        </w:rPr>
        <w:t xml:space="preserve">s the slightly faster wind speeds present towards the edge of the once-burned simulated landscape (x = 100 to 200, wind speeds reach 6 m/s, Fig. </w:t>
      </w:r>
      <w:r w:rsidR="00DE6733">
        <w:rPr>
          <w:rFonts w:cs="Times New Roman"/>
        </w:rPr>
        <w:t>6</w:t>
      </w:r>
      <w:r w:rsidRPr="00E6636A">
        <w:rPr>
          <w:rFonts w:cs="Times New Roman"/>
        </w:rPr>
        <w:t>) compared to the thrice-burned landscape (in the same region, wind speeds reach 4 m/s; Fig.</w:t>
      </w:r>
      <w:r w:rsidR="00300169" w:rsidRPr="00E6636A">
        <w:rPr>
          <w:rFonts w:cs="Times New Roman"/>
        </w:rPr>
        <w:t xml:space="preserve"> </w:t>
      </w:r>
      <w:r w:rsidR="00DE6733">
        <w:rPr>
          <w:rFonts w:cs="Times New Roman"/>
        </w:rPr>
        <w:t>6</w:t>
      </w:r>
      <w:r w:rsidR="00300169" w:rsidRPr="00E6636A">
        <w:rPr>
          <w:rFonts w:cs="Times New Roman"/>
        </w:rPr>
        <w:t>).</w:t>
      </w:r>
    </w:p>
    <w:p w14:paraId="35FC73E2" w14:textId="6041F66F" w:rsidR="00300169" w:rsidRPr="001F473C" w:rsidRDefault="004573BB" w:rsidP="00300169">
      <w:pPr>
        <w:suppressLineNumbers/>
        <w:rPr>
          <w:rFonts w:cs="Times New Roman"/>
        </w:rPr>
      </w:pPr>
      <w:r>
        <w:rPr>
          <w:rFonts w:cs="Times New Roman"/>
          <w:noProof/>
        </w:rPr>
        <w:drawing>
          <wp:inline distT="0" distB="0" distL="0" distR="0" wp14:anchorId="4CB714D2" wp14:editId="35950242">
            <wp:extent cx="5943600" cy="3611880"/>
            <wp:effectExtent l="0" t="0" r="0" b="0"/>
            <wp:docPr id="1288472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72449" name="Picture 128847244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11880"/>
                    </a:xfrm>
                    <a:prstGeom prst="rect">
                      <a:avLst/>
                    </a:prstGeom>
                  </pic:spPr>
                </pic:pic>
              </a:graphicData>
            </a:graphic>
          </wp:inline>
        </w:drawing>
      </w:r>
    </w:p>
    <w:p w14:paraId="0C72FF74" w14:textId="22C26E4E" w:rsidR="00300169" w:rsidRPr="001F473C" w:rsidRDefault="00300169" w:rsidP="00483C9A">
      <w:pPr>
        <w:suppressLineNumbers/>
        <w:spacing w:line="240" w:lineRule="auto"/>
        <w:rPr>
          <w:rFonts w:cs="Times New Roman"/>
        </w:rPr>
      </w:pPr>
      <w:r w:rsidRPr="001F473C">
        <w:rPr>
          <w:rFonts w:cs="Times New Roman"/>
          <w:b/>
          <w:bCs/>
        </w:rPr>
        <w:t xml:space="preserve">Figure </w:t>
      </w:r>
      <w:r w:rsidR="00DE6733">
        <w:rPr>
          <w:rFonts w:cs="Times New Roman"/>
          <w:b/>
          <w:bCs/>
        </w:rPr>
        <w:t>5</w:t>
      </w:r>
      <w:r w:rsidRPr="001F473C">
        <w:rPr>
          <w:rFonts w:cs="Times New Roman"/>
          <w:b/>
          <w:bCs/>
        </w:rPr>
        <w:t>.</w:t>
      </w:r>
      <w:r w:rsidRPr="001F473C">
        <w:rPr>
          <w:rFonts w:cs="Times New Roman"/>
        </w:rPr>
        <w:t xml:space="preserve"> Wind </w:t>
      </w:r>
      <w:r w:rsidR="00D457F6">
        <w:rPr>
          <w:rFonts w:cs="Times New Roman"/>
        </w:rPr>
        <w:t xml:space="preserve">flow </w:t>
      </w:r>
      <w:r w:rsidRPr="001F473C">
        <w:rPr>
          <w:rFonts w:cs="Times New Roman"/>
        </w:rPr>
        <w:t xml:space="preserve">across scenario landscapes (in meters per seconds). X = -100 to 0 is the mature unburned simulated landscape, X = 0 is the start of the transition point, and X = 0 to 200 is the reburned simulated landscape. A) Wind </w:t>
      </w:r>
      <w:r w:rsidR="00D6317A">
        <w:rPr>
          <w:rFonts w:cs="Times New Roman"/>
        </w:rPr>
        <w:t>flow</w:t>
      </w:r>
      <w:r w:rsidR="00D6317A" w:rsidRPr="001F473C">
        <w:rPr>
          <w:rFonts w:cs="Times New Roman"/>
        </w:rPr>
        <w:t xml:space="preserve"> </w:t>
      </w:r>
      <w:r w:rsidRPr="001F473C">
        <w:rPr>
          <w:rFonts w:cs="Times New Roman"/>
        </w:rPr>
        <w:t xml:space="preserve">across all scenarios of once-burned simulated landscapes. </w:t>
      </w:r>
      <w:r w:rsidR="002C7E01" w:rsidRPr="001F473C">
        <w:rPr>
          <w:rFonts w:cs="Times New Roman"/>
        </w:rPr>
        <w:t xml:space="preserve">B) Wind </w:t>
      </w:r>
      <w:r w:rsidR="00D6317A">
        <w:rPr>
          <w:rFonts w:cs="Times New Roman"/>
        </w:rPr>
        <w:t>flow</w:t>
      </w:r>
      <w:r w:rsidR="00D6317A" w:rsidRPr="001F473C">
        <w:rPr>
          <w:rFonts w:cs="Times New Roman"/>
        </w:rPr>
        <w:t xml:space="preserve"> </w:t>
      </w:r>
      <w:r w:rsidR="002C7E01" w:rsidRPr="001F473C">
        <w:rPr>
          <w:rFonts w:cs="Times New Roman"/>
        </w:rPr>
        <w:t>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39B412AF" w14:textId="180E6102" w:rsidR="00D457F6" w:rsidRPr="001F473C" w:rsidRDefault="005F2B2D" w:rsidP="00D457F6">
      <w:pPr>
        <w:suppressLineNumbers/>
        <w:rPr>
          <w:rFonts w:cs="Times New Roman"/>
        </w:rPr>
      </w:pPr>
      <w:r>
        <w:rPr>
          <w:rFonts w:cs="Times New Roman"/>
          <w:noProof/>
        </w:rPr>
        <w:drawing>
          <wp:inline distT="0" distB="0" distL="0" distR="0" wp14:anchorId="59187DA9" wp14:editId="6D1B1736">
            <wp:extent cx="5943600" cy="5031740"/>
            <wp:effectExtent l="0" t="0" r="0" b="0"/>
            <wp:docPr id="1222242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242239" name="Picture 122224223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031740"/>
                    </a:xfrm>
                    <a:prstGeom prst="rect">
                      <a:avLst/>
                    </a:prstGeom>
                  </pic:spPr>
                </pic:pic>
              </a:graphicData>
            </a:graphic>
          </wp:inline>
        </w:drawing>
      </w:r>
    </w:p>
    <w:p w14:paraId="4B4133F1" w14:textId="62B1828A" w:rsidR="005F2B2D" w:rsidRPr="001F473C" w:rsidRDefault="00D457F6" w:rsidP="00D457F6">
      <w:pPr>
        <w:suppressLineNumbers/>
        <w:spacing w:line="240" w:lineRule="auto"/>
        <w:rPr>
          <w:rFonts w:cs="Times New Roman"/>
        </w:rPr>
      </w:pPr>
      <w:r w:rsidRPr="001F473C">
        <w:rPr>
          <w:rFonts w:cs="Times New Roman"/>
          <w:b/>
          <w:bCs/>
        </w:rPr>
        <w:t xml:space="preserve">Figure </w:t>
      </w:r>
      <w:r w:rsidR="00DE6733">
        <w:rPr>
          <w:rFonts w:cs="Times New Roman"/>
          <w:b/>
          <w:bCs/>
        </w:rPr>
        <w:t>6</w:t>
      </w:r>
      <w:r w:rsidRPr="001F473C">
        <w:rPr>
          <w:rFonts w:cs="Times New Roman"/>
        </w:rPr>
        <w:t xml:space="preserve">. Wind speed (in meters per second) averaged across the y-axis of </w:t>
      </w:r>
      <w:r w:rsidR="00D6317A">
        <w:rPr>
          <w:rFonts w:cs="Times New Roman"/>
        </w:rPr>
        <w:t>model scenarios</w:t>
      </w:r>
      <w:r w:rsidRPr="001F473C">
        <w:rPr>
          <w:rFonts w:cs="Times New Roman"/>
        </w:rPr>
        <w:t xml:space="preserve">. </w:t>
      </w:r>
      <w:r w:rsidR="00162722">
        <w:rPr>
          <w:rFonts w:cs="Times New Roman"/>
        </w:rPr>
        <w:t xml:space="preserve">Line represents average wind speed, band around line represents standard deviation. </w:t>
      </w:r>
    </w:p>
    <w:p w14:paraId="6E26FD8B" w14:textId="77777777" w:rsidR="00D457F6" w:rsidRDefault="00D457F6" w:rsidP="00F1095A">
      <w:pPr>
        <w:suppressLineNumbers/>
        <w:spacing w:line="240" w:lineRule="auto"/>
        <w:rPr>
          <w:rFonts w:cs="Times New Roman"/>
        </w:rPr>
      </w:pPr>
    </w:p>
    <w:p w14:paraId="1BC00C44" w14:textId="6D5808EF" w:rsidR="00D457F6" w:rsidRDefault="00D457F6" w:rsidP="00384D2A">
      <w:pPr>
        <w:pStyle w:val="Heading3"/>
      </w:pPr>
      <w:r>
        <w:t>3.3 Given patterns of fuel abundance and arrangement in burned and reburned forests, can moderate or extreme fire weather conditions sustain crown fire spread</w:t>
      </w:r>
      <w:r w:rsidRPr="00494BB5">
        <w:t>? </w:t>
      </w:r>
    </w:p>
    <w:p w14:paraId="39A2EC5C" w14:textId="3752BBFE" w:rsidR="00D457F6" w:rsidRPr="001F473C" w:rsidRDefault="00D457F6" w:rsidP="00D457F6">
      <w:pPr>
        <w:ind w:firstLine="720"/>
        <w:rPr>
          <w:rFonts w:cs="Times New Roman"/>
        </w:rPr>
      </w:pPr>
      <w:r w:rsidRPr="001F473C">
        <w:rPr>
          <w:rFonts w:cs="Times New Roman"/>
        </w:rPr>
        <w:t xml:space="preserve">Within each scenario, trends in the rate of spread of the fire initially followed trends in wind speed; as wind speed dropped after the transition point at x = 0 (Fig. </w:t>
      </w:r>
      <w:r w:rsidR="00DE6733">
        <w:rPr>
          <w:rFonts w:cs="Times New Roman"/>
        </w:rPr>
        <w:t>6</w:t>
      </w:r>
      <w:r w:rsidRPr="001F473C">
        <w:rPr>
          <w:rFonts w:cs="Times New Roman"/>
        </w:rPr>
        <w:t xml:space="preserve">), the rate of spread declined in all scenarios (Fig. </w:t>
      </w:r>
      <w:r w:rsidR="00DE6733">
        <w:rPr>
          <w:rFonts w:cs="Times New Roman"/>
        </w:rPr>
        <w:t>6</w:t>
      </w:r>
      <w:r w:rsidRPr="001F473C">
        <w:rPr>
          <w:rFonts w:cs="Times New Roman"/>
        </w:rPr>
        <w:t>). As wind speed beg</w:t>
      </w:r>
      <w:r w:rsidR="00C15279">
        <w:rPr>
          <w:rFonts w:cs="Times New Roman"/>
        </w:rPr>
        <w:t>a</w:t>
      </w:r>
      <w:r w:rsidRPr="001F473C">
        <w:rPr>
          <w:rFonts w:cs="Times New Roman"/>
        </w:rPr>
        <w:t>n to pick back up with increasing distance from the transition point, rate of spread d</w:t>
      </w:r>
      <w:r w:rsidR="00C15279">
        <w:rPr>
          <w:rFonts w:cs="Times New Roman"/>
        </w:rPr>
        <w:t>id</w:t>
      </w:r>
      <w:r w:rsidRPr="001F473C">
        <w:rPr>
          <w:rFonts w:cs="Times New Roman"/>
        </w:rPr>
        <w:t xml:space="preserve"> as well. However, across all scenarios, the rate of spread and wind eventually diverged. While wind speed continued to increase with distance from the transition point in all scenarios, only the once-burned, mean fuel, and extreme fire weather scenarios continued to burn past 50-75 meters beyond the transition point.</w:t>
      </w:r>
    </w:p>
    <w:p w14:paraId="3A524C28" w14:textId="5219AA8B" w:rsidR="00D457F6" w:rsidRPr="001F473C" w:rsidRDefault="00B41790" w:rsidP="00D457F6">
      <w:pPr>
        <w:suppressLineNumbers/>
        <w:rPr>
          <w:rFonts w:cs="Times New Roman"/>
        </w:rPr>
      </w:pPr>
      <w:r>
        <w:rPr>
          <w:rFonts w:cs="Times New Roman"/>
          <w:noProof/>
        </w:rPr>
        <w:drawing>
          <wp:inline distT="0" distB="0" distL="0" distR="0" wp14:anchorId="3DB075F5" wp14:editId="6652B1F3">
            <wp:extent cx="5943600" cy="5031740"/>
            <wp:effectExtent l="0" t="0" r="0" b="0"/>
            <wp:docPr id="1293088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088829" name="Picture 12930888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031740"/>
                    </a:xfrm>
                    <a:prstGeom prst="rect">
                      <a:avLst/>
                    </a:prstGeom>
                  </pic:spPr>
                </pic:pic>
              </a:graphicData>
            </a:graphic>
          </wp:inline>
        </w:drawing>
      </w:r>
    </w:p>
    <w:p w14:paraId="280C67E5" w14:textId="4C9D3A54" w:rsidR="00FD740A" w:rsidRDefault="00D457F6" w:rsidP="00CB4274">
      <w:pPr>
        <w:suppressLineNumbers/>
        <w:spacing w:line="240" w:lineRule="auto"/>
      </w:pPr>
      <w:r w:rsidRPr="001F473C">
        <w:rPr>
          <w:rFonts w:cs="Times New Roman"/>
          <w:b/>
          <w:bCs/>
        </w:rPr>
        <w:t xml:space="preserve">Figure </w:t>
      </w:r>
      <w:r w:rsidR="00DE6733">
        <w:rPr>
          <w:rFonts w:cs="Times New Roman"/>
          <w:b/>
          <w:bCs/>
        </w:rPr>
        <w:t>7</w:t>
      </w:r>
      <w:r w:rsidRPr="001F473C">
        <w:rPr>
          <w:rFonts w:cs="Times New Roman"/>
        </w:rPr>
        <w:t xml:space="preserve">. Rate of fire spread, in meters per second, across 200 meters of X beginning with the transition from simulated mature to reburned landscapes for each fuel/weather/burn scenario. </w:t>
      </w:r>
    </w:p>
    <w:p w14:paraId="35AFC1DC" w14:textId="77777777" w:rsidR="00CB4274" w:rsidRPr="00CB4274" w:rsidRDefault="00CB4274" w:rsidP="00CB4274">
      <w:pPr>
        <w:suppressLineNumbers/>
        <w:spacing w:line="240" w:lineRule="auto"/>
      </w:pPr>
    </w:p>
    <w:p w14:paraId="402D5C89" w14:textId="4568F094" w:rsidR="002E2E41" w:rsidRPr="001F473C" w:rsidRDefault="002C7E01" w:rsidP="004B3748">
      <w:pPr>
        <w:ind w:firstLine="720"/>
        <w:rPr>
          <w:rFonts w:cs="Times New Roman"/>
        </w:rPr>
      </w:pPr>
      <w:r w:rsidRPr="001F473C">
        <w:rPr>
          <w:rFonts w:cs="Times New Roman"/>
        </w:rPr>
        <w:t xml:space="preserve">Out of the eight total scenarios, only one (once-burned, mean fuel, and extreme weather) experienced sustained </w:t>
      </w:r>
      <w:r w:rsidR="00D6317A">
        <w:rPr>
          <w:rFonts w:cs="Times New Roman"/>
        </w:rPr>
        <w:t xml:space="preserve">crown </w:t>
      </w:r>
      <w:r w:rsidRPr="001F473C">
        <w:rPr>
          <w:rFonts w:cs="Times New Roman"/>
        </w:rPr>
        <w:t>fire spread across the majority of the domain.</w:t>
      </w:r>
      <w:r w:rsidR="004C6443" w:rsidRPr="001F473C">
        <w:rPr>
          <w:rFonts w:cs="Times New Roman"/>
        </w:rPr>
        <w:t xml:space="preserve"> </w:t>
      </w:r>
      <w:r w:rsidRPr="001F473C">
        <w:rPr>
          <w:rFonts w:cs="Times New Roman"/>
        </w:rPr>
        <w:t xml:space="preserve">In all other scenarios, </w:t>
      </w:r>
      <w:r w:rsidR="00D6317A">
        <w:rPr>
          <w:rFonts w:cs="Times New Roman"/>
        </w:rPr>
        <w:t xml:space="preserve">crown </w:t>
      </w:r>
      <w:r w:rsidRPr="001F473C">
        <w:rPr>
          <w:rFonts w:cs="Times New Roman"/>
        </w:rPr>
        <w:t xml:space="preserve">fire </w:t>
      </w:r>
      <w:r w:rsidR="00D6317A">
        <w:rPr>
          <w:rFonts w:cs="Times New Roman"/>
        </w:rPr>
        <w:t xml:space="preserve">spread </w:t>
      </w:r>
      <w:r w:rsidRPr="001F473C">
        <w:rPr>
          <w:rFonts w:cs="Times New Roman"/>
        </w:rPr>
        <w:t>burned into the reburned landscape and halted within 50–75 m beyond the transition point x = 0.</w:t>
      </w:r>
      <w:r w:rsidR="004C6443" w:rsidRPr="001F473C">
        <w:rPr>
          <w:rFonts w:cs="Times New Roman"/>
        </w:rPr>
        <w:t xml:space="preserve"> </w:t>
      </w:r>
      <w:r w:rsidRPr="001F473C">
        <w:rPr>
          <w:rFonts w:cs="Times New Roman"/>
        </w:rPr>
        <w:t xml:space="preserve">Both the once-burned and thrice-burned scenarios burned in WFDS, but </w:t>
      </w:r>
      <w:r w:rsidR="00D6317A">
        <w:rPr>
          <w:rFonts w:cs="Times New Roman"/>
        </w:rPr>
        <w:t xml:space="preserve">crown </w:t>
      </w:r>
      <w:r w:rsidRPr="001F473C">
        <w:rPr>
          <w:rFonts w:cs="Times New Roman"/>
        </w:rPr>
        <w:t>fire behavior differed greatly between reburn histories.</w:t>
      </w:r>
      <w:r w:rsidR="002E2E41" w:rsidRPr="001F473C">
        <w:rPr>
          <w:rFonts w:cs="Times New Roman"/>
        </w:rPr>
        <w:t xml:space="preserve"> </w:t>
      </w:r>
      <w:r w:rsidRPr="001F473C">
        <w:rPr>
          <w:rFonts w:cs="Times New Roman"/>
        </w:rPr>
        <w:t xml:space="preserve">In both the once-burned and thrice-burned landscapes, bare patches of ground seemed to prevent </w:t>
      </w:r>
      <w:r w:rsidR="00D6317A">
        <w:rPr>
          <w:rFonts w:cs="Times New Roman"/>
        </w:rPr>
        <w:t xml:space="preserve">crown </w:t>
      </w:r>
      <w:r w:rsidRPr="001F473C">
        <w:rPr>
          <w:rFonts w:cs="Times New Roman"/>
        </w:rPr>
        <w:t>fire spread, as demonstrated in both the high-fuel + extreme weather scenarios, in which the fire forked in two directions owing to the presence of a bare patch (Fig.</w:t>
      </w:r>
      <w:r w:rsidR="0035031E" w:rsidRPr="001F473C">
        <w:rPr>
          <w:rFonts w:cs="Times New Roman"/>
        </w:rPr>
        <w:t xml:space="preserve"> </w:t>
      </w:r>
      <w:r w:rsidR="00DE6733">
        <w:rPr>
          <w:rFonts w:cs="Times New Roman"/>
        </w:rPr>
        <w:t>8</w:t>
      </w:r>
      <w:r w:rsidR="004C6443" w:rsidRPr="001F473C">
        <w:rPr>
          <w:rFonts w:cs="Times New Roman"/>
        </w:rPr>
        <w:t xml:space="preserve">A, Fig. </w:t>
      </w:r>
      <w:r w:rsidR="00DE6733">
        <w:rPr>
          <w:rFonts w:cs="Times New Roman"/>
        </w:rPr>
        <w:t>8</w:t>
      </w:r>
      <w:r w:rsidR="004C6443" w:rsidRPr="001F473C">
        <w:rPr>
          <w:rFonts w:cs="Times New Roman"/>
        </w:rPr>
        <w:t>B</w:t>
      </w:r>
      <w:r w:rsidR="0035031E" w:rsidRPr="001F473C">
        <w:rPr>
          <w:rFonts w:cs="Times New Roman"/>
        </w:rPr>
        <w:t xml:space="preserve">). </w:t>
      </w:r>
    </w:p>
    <w:p w14:paraId="6449C2D6" w14:textId="65E22A6A" w:rsidR="00C461DC" w:rsidRPr="00F1095A" w:rsidRDefault="00E96255" w:rsidP="00C461DC">
      <w:pPr>
        <w:suppressLineNumbers/>
        <w:rPr>
          <w:rFonts w:cs="Times New Roman"/>
          <w:b/>
          <w:bCs/>
        </w:rPr>
      </w:pPr>
      <w:r>
        <w:rPr>
          <w:rFonts w:cs="Times New Roman"/>
          <w:b/>
          <w:bCs/>
          <w:noProof/>
        </w:rPr>
        <w:drawing>
          <wp:inline distT="0" distB="0" distL="0" distR="0" wp14:anchorId="67D7681A" wp14:editId="7C2A9AD1">
            <wp:extent cx="5943600" cy="5485765"/>
            <wp:effectExtent l="0" t="0" r="0" b="635"/>
            <wp:docPr id="407014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14215" name="Picture 4070142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485765"/>
                    </a:xfrm>
                    <a:prstGeom prst="rect">
                      <a:avLst/>
                    </a:prstGeom>
                  </pic:spPr>
                </pic:pic>
              </a:graphicData>
            </a:graphic>
          </wp:inline>
        </w:drawing>
      </w:r>
    </w:p>
    <w:p w14:paraId="0B93A392" w14:textId="4888186B" w:rsidR="00ED2ACD" w:rsidRPr="001F473C" w:rsidRDefault="00C461DC" w:rsidP="00483C9A">
      <w:pPr>
        <w:suppressLineNumbers/>
        <w:spacing w:line="240" w:lineRule="auto"/>
        <w:rPr>
          <w:rFonts w:cs="Times New Roman"/>
        </w:rPr>
      </w:pPr>
      <w:r w:rsidRPr="001F473C">
        <w:rPr>
          <w:rFonts w:cs="Times New Roman"/>
          <w:b/>
          <w:bCs/>
        </w:rPr>
        <w:t xml:space="preserve">Figure </w:t>
      </w:r>
      <w:r w:rsidR="00DE6733">
        <w:rPr>
          <w:rFonts w:cs="Times New Roman"/>
          <w:b/>
          <w:bCs/>
        </w:rPr>
        <w:t>8</w:t>
      </w:r>
      <w:r w:rsidRPr="001F473C">
        <w:rPr>
          <w:rFonts w:cs="Times New Roman"/>
        </w:rPr>
        <w:t xml:space="preserve">. Time of arrival of </w:t>
      </w:r>
      <w:r w:rsidR="00D6317A">
        <w:rPr>
          <w:rFonts w:cs="Times New Roman"/>
        </w:rPr>
        <w:t xml:space="preserve">crown </w:t>
      </w:r>
      <w:r w:rsidRPr="001F473C">
        <w:rPr>
          <w:rFonts w:cs="Times New Roman"/>
        </w:rPr>
        <w:t xml:space="preserve">fire, measured as the first measurable loss of biomass within a given pixel, shown in two dimensions. </w:t>
      </w:r>
      <w:r w:rsidR="006B0C59" w:rsidRPr="001F473C">
        <w:rPr>
          <w:rFonts w:cs="Times New Roman"/>
          <w:color w:val="000000" w:themeColor="text1"/>
        </w:rPr>
        <w:t>X = 0 at the bottom left indicates the start of the burned 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1E634BFA" w14:textId="77777777" w:rsidR="0035031E" w:rsidRPr="001F473C" w:rsidRDefault="0035031E" w:rsidP="00483C9A">
      <w:pPr>
        <w:suppressLineNumbers/>
        <w:spacing w:line="240" w:lineRule="auto"/>
        <w:rPr>
          <w:rFonts w:cs="Times New Roman"/>
        </w:rPr>
      </w:pPr>
    </w:p>
    <w:p w14:paraId="0000004B" w14:textId="4B6A6FA5" w:rsidR="00FD1B39" w:rsidRPr="001F473C" w:rsidRDefault="0072401A" w:rsidP="00670566">
      <w:pPr>
        <w:pStyle w:val="Heading2"/>
      </w:pPr>
      <w:r w:rsidRPr="001F473C">
        <w:t xml:space="preserve">4. </w:t>
      </w:r>
      <w:r w:rsidR="002525A6" w:rsidRPr="001F473C">
        <w:t>Discussion</w:t>
      </w:r>
    </w:p>
    <w:p w14:paraId="04D456D1" w14:textId="22D664B1" w:rsidR="002F2AAE" w:rsidRPr="001F473C" w:rsidRDefault="00E8447A" w:rsidP="002F2AAE">
      <w:pPr>
        <w:ind w:firstLine="720"/>
        <w:rPr>
          <w:rFonts w:cs="Times New Roman"/>
        </w:rPr>
      </w:pPr>
      <w:r>
        <w:rPr>
          <w:rFonts w:cs="Times New Roman"/>
        </w:rPr>
        <w:t>Overall f</w:t>
      </w:r>
      <w:r w:rsidR="002F2AAE" w:rsidRPr="001F473C">
        <w:rPr>
          <w:rFonts w:cs="Times New Roman"/>
        </w:rPr>
        <w:t xml:space="preserve">uel abundance </w:t>
      </w:r>
      <w:r>
        <w:rPr>
          <w:rFonts w:cs="Times New Roman"/>
        </w:rPr>
        <w:t xml:space="preserve">was greater in reburned stands compared to once-burned or unburned stands, and the largest differences between fire history were in </w:t>
      </w:r>
      <w:r w:rsidR="002F2AAE" w:rsidRPr="001F473C">
        <w:rPr>
          <w:rFonts w:cs="Times New Roman"/>
        </w:rPr>
        <w:t>fine and large fuel</w:t>
      </w:r>
      <w:r>
        <w:rPr>
          <w:rFonts w:cs="Times New Roman"/>
        </w:rPr>
        <w:t xml:space="preserve"> size classes</w:t>
      </w:r>
      <w:r w:rsidR="002F2AAE" w:rsidRPr="001F473C">
        <w:rPr>
          <w:rFonts w:cs="Times New Roman"/>
        </w:rPr>
        <w:t xml:space="preserve">. </w:t>
      </w:r>
      <w:r>
        <w:rPr>
          <w:rFonts w:cs="Times New Roman"/>
        </w:rPr>
        <w:t>Connectivity</w:t>
      </w:r>
      <w:r w:rsidR="004E0C83" w:rsidRPr="001F473C">
        <w:rPr>
          <w:rFonts w:cs="Times New Roman"/>
        </w:rPr>
        <w:t xml:space="preserve"> of both surface and canopy fuels </w:t>
      </w:r>
      <w:r>
        <w:rPr>
          <w:rFonts w:cs="Times New Roman"/>
        </w:rPr>
        <w:t>was lower in</w:t>
      </w:r>
      <w:r w:rsidR="004E0C83" w:rsidRPr="001F473C">
        <w:rPr>
          <w:rFonts w:cs="Times New Roman"/>
        </w:rPr>
        <w:t xml:space="preserve"> reburned landscapes; </w:t>
      </w:r>
      <w:r>
        <w:rPr>
          <w:rFonts w:cs="Times New Roman"/>
        </w:rPr>
        <w:t>trees were more clumped and bare patches of ground were</w:t>
      </w:r>
      <w:r w:rsidR="004E0C83" w:rsidRPr="001F473C">
        <w:rPr>
          <w:rFonts w:cs="Times New Roman"/>
        </w:rPr>
        <w:t xml:space="preserve"> most </w:t>
      </w:r>
      <w:r w:rsidR="00161CB9" w:rsidRPr="001F473C">
        <w:rPr>
          <w:rFonts w:cs="Times New Roman"/>
        </w:rPr>
        <w:t xml:space="preserve">abundant </w:t>
      </w:r>
      <w:r w:rsidR="004E0C83" w:rsidRPr="001F473C">
        <w:rPr>
          <w:rFonts w:cs="Times New Roman"/>
        </w:rPr>
        <w:t>in thrice-burned landscapes</w:t>
      </w:r>
      <w:r>
        <w:rPr>
          <w:rFonts w:cs="Times New Roman"/>
        </w:rPr>
        <w:t>.</w:t>
      </w:r>
    </w:p>
    <w:p w14:paraId="61133F0E" w14:textId="7EA6CC93" w:rsidR="002F2AAE" w:rsidRPr="00A64667" w:rsidRDefault="004E0C83" w:rsidP="002F2AAE">
      <w:pPr>
        <w:ind w:firstLine="720"/>
        <w:rPr>
          <w:rFonts w:cs="Times New Roman"/>
          <w:vertAlign w:val="superscript"/>
        </w:rPr>
      </w:pPr>
      <w:r w:rsidRPr="001F473C">
        <w:rPr>
          <w:rFonts w:cs="Times New Roman"/>
        </w:rPr>
        <w:t>Once-burned landscapes displayed a greater rate of spread 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processed-based models like the University of Virginia Forest Model Enhanced (UVAFME) found that declines in fuel abundance led to lower fire severity and intensity in </w:t>
      </w:r>
      <w:r w:rsidR="00D51FB4">
        <w:rPr>
          <w:rFonts w:cs="Times New Roman"/>
        </w:rPr>
        <w:t>forests</w:t>
      </w:r>
      <w:r w:rsidR="00D51FB4" w:rsidRPr="001F473C">
        <w:rPr>
          <w:rFonts w:cs="Times New Roman"/>
        </w:rPr>
        <w:t xml:space="preserve"> </w:t>
      </w:r>
      <w:r w:rsidR="002F2AAE" w:rsidRPr="001F473C">
        <w:rPr>
          <w:rFonts w:cs="Times New Roman"/>
        </w:rPr>
        <w:t xml:space="preserve">with greater </w:t>
      </w:r>
      <w:r w:rsidR="00AD7F53">
        <w:rPr>
          <w:rFonts w:cs="Times New Roman"/>
        </w:rPr>
        <w:t>presence of broadleaf species</w:t>
      </w:r>
      <w:r w:rsidR="002F2AAE"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Wz0w9a5U","properties":{"formattedCitation":"(Foster et al., 2022)","plainCitation":"(Foster et al., 2022)","noteIndex":0},"citationItems":[{"id":2022,"uris":["http://zotero.org/users/10601290/items/DDMFEIWU"],"itemData":{"id":2022,"type":"article-journal","container-title":"Environmental Research Letters","issue":"11","note":"Citation Key: foster2022disturbances\npublisher: IOP Publishing","page":"113001","title":"Disturbances in North American boreal forest and Arctic tundra: impacts, interactions, and responses","volume":"17","author":[{"family":"Foster","given":"Adrianna C"},{"family":"Wang","given":"Jonathan A"},{"family":"Frost","given":"Gerald V"},{"family":"Davidson","given":"Scott J"},{"family":"Hoy","given":"Elizabeth"},{"family":"Turner","given":"Kevin W"},{"family":"Sonnentag","given":"Oliver"},{"family":"Epstein","given":"Howard"},{"family":"Berner","given":"Logan T"},{"family":"Armstrong","given":"Amanda H"},{"literal":"others"}],"issued":{"date-parts":[["2022"]]},"citation-key":"foster2022disturbances"}}],"schema":"https://github.com/citation-style-language/schema/raw/master/csl-citation.json"} </w:instrText>
      </w:r>
      <w:r w:rsidR="00891B34">
        <w:rPr>
          <w:rFonts w:cs="Times New Roman"/>
        </w:rPr>
        <w:fldChar w:fldCharType="separate"/>
      </w:r>
      <w:r w:rsidR="00891B34">
        <w:rPr>
          <w:rFonts w:cs="Times New Roman"/>
          <w:noProof/>
        </w:rPr>
        <w:t>(Foster et al., 2022)</w:t>
      </w:r>
      <w:r w:rsidR="00891B34">
        <w:rPr>
          <w:rFonts w:cs="Times New Roman"/>
        </w:rPr>
        <w:fldChar w:fldCharType="end"/>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r w:rsidR="00685CFA">
        <w:rPr>
          <w:rFonts w:cs="Times New Roman"/>
        </w:rPr>
        <w:t xml:space="preserve"> </w:t>
      </w:r>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44AFFCAA" w:rsidR="005A65D6" w:rsidRPr="001F473C" w:rsidRDefault="00E8447A" w:rsidP="002F2AAE">
      <w:pPr>
        <w:ind w:firstLine="720"/>
        <w:rPr>
          <w:rFonts w:cs="Times New Roman"/>
        </w:rPr>
      </w:pPr>
      <w:r>
        <w:rPr>
          <w:rFonts w:cs="Times New Roman"/>
        </w:rPr>
        <w:t xml:space="preserve">We observed limited crown fire spread into burned or reburned landscapes, indicating a what is sometimes referred to as a “transition zone” in fire behavior modeling. </w:t>
      </w:r>
      <w:r w:rsidR="004E0C83"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004E0C83" w:rsidRPr="001F473C">
        <w:rPr>
          <w:rFonts w:cs="Times New Roman"/>
        </w:rPr>
        <w:t>WFDS simulations of red 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004E0C83" w:rsidRPr="001F473C">
        <w:rPr>
          <w:rFonts w:cs="Times New Roman"/>
        </w:rPr>
        <w:t>.</w:t>
      </w:r>
      <w:r w:rsidR="005A65D6" w:rsidRPr="001F473C">
        <w:rPr>
          <w:rFonts w:cs="Times New Roman"/>
        </w:rPr>
        <w:t xml:space="preserve"> </w:t>
      </w:r>
      <w:r w:rsidR="004E0C83" w:rsidRPr="001F473C">
        <w:rPr>
          <w:rFonts w:cs="Times New Roman"/>
        </w:rPr>
        <w:t>Prior to this, transition zones between burned and unburned forests in the interior have not been simulated using a combustion model, but have been documented by fire managers across the state.</w:t>
      </w:r>
      <w:r w:rsidR="00685CFA">
        <w:rPr>
          <w:rFonts w:cs="Times New Roman"/>
        </w:rPr>
        <w:t xml:space="preserve"> W</w:t>
      </w:r>
      <w:r w:rsidR="004E0C83" w:rsidRPr="001F473C">
        <w:rPr>
          <w:rFonts w:cs="Times New Roman"/>
        </w:rPr>
        <w:t xml:space="preserve">e did not observe a consistent rate of spread in the majority of scenarios more than 75 m from the </w:t>
      </w:r>
      <w:r w:rsidR="00685CFA">
        <w:rPr>
          <w:rFonts w:cs="Times New Roman"/>
        </w:rPr>
        <w:t xml:space="preserve">border between burned and unburned forest, implying </w:t>
      </w:r>
      <w:r w:rsidR="00656A76">
        <w:rPr>
          <w:rFonts w:cs="Times New Roman"/>
        </w:rPr>
        <w:t>fire spread is limited in continuous reburned landscapes</w:t>
      </w:r>
      <w:r w:rsidR="004E0C83" w:rsidRPr="001F473C">
        <w:rPr>
          <w:rFonts w:cs="Times New Roman"/>
        </w:rPr>
        <w:t>.</w:t>
      </w:r>
    </w:p>
    <w:p w14:paraId="36DB8BCB" w14:textId="019B9BD3" w:rsidR="002F2AAE" w:rsidRPr="001F473C" w:rsidRDefault="00D31758" w:rsidP="002F2AAE">
      <w:pPr>
        <w:ind w:firstLine="720"/>
        <w:rPr>
          <w:rFonts w:cs="Times New Roman"/>
        </w:rPr>
      </w:pPr>
      <w:r>
        <w:rPr>
          <w:rFonts w:cs="Times New Roman"/>
        </w:rPr>
        <w:t xml:space="preserve">Our </w:t>
      </w:r>
      <w:r w:rsidR="00685CFA">
        <w:rPr>
          <w:rFonts w:cs="Times New Roman"/>
        </w:rPr>
        <w:t xml:space="preserve">modeling here makes several important simplifying assumptions around </w:t>
      </w:r>
      <w:r w:rsidR="006B0C59" w:rsidRPr="001F473C">
        <w:rPr>
          <w:rFonts w:cs="Times New Roman"/>
        </w:rPr>
        <w:t>fire behavior in boreal forests.</w:t>
      </w:r>
      <w:r>
        <w:rPr>
          <w:rFonts w:cs="Times New Roman"/>
        </w:rPr>
        <w:t xml:space="preserve"> </w:t>
      </w:r>
      <w:r w:rsidR="00685CFA">
        <w:rPr>
          <w:rFonts w:cs="Times New Roman"/>
        </w:rPr>
        <w:t>First, s</w:t>
      </w:r>
      <w:r>
        <w:rPr>
          <w:rFonts w:cs="Times New Roman"/>
        </w:rPr>
        <w:t>moldering fires are a key element of boreal fires</w:t>
      </w:r>
      <w:r w:rsidR="00685CFA">
        <w:rPr>
          <w:rFonts w:cs="Times New Roman"/>
        </w:rPr>
        <w:t xml:space="preserve"> (</w:t>
      </w:r>
      <w:r w:rsidR="00656A76">
        <w:rPr>
          <w:rFonts w:cs="Times New Roman"/>
        </w:rPr>
        <w:t>Ryan 2002</w:t>
      </w:r>
      <w:r w:rsidR="00685CFA">
        <w:rPr>
          <w:rFonts w:cs="Times New Roman"/>
        </w:rPr>
        <w:t>)</w:t>
      </w:r>
      <w:r w:rsidR="00560196">
        <w:rPr>
          <w:rFonts w:cs="Times New Roman"/>
        </w:rPr>
        <w:t xml:space="preserve">. </w:t>
      </w:r>
      <w:r w:rsidR="00685CFA">
        <w:rPr>
          <w:rFonts w:cs="Times New Roman"/>
        </w:rPr>
        <w:t xml:space="preserve">However, we observed shallow or non-existent soil organic layers in emerging </w:t>
      </w:r>
      <w:r w:rsidR="00AD7F53">
        <w:rPr>
          <w:rFonts w:cs="Times New Roman"/>
        </w:rPr>
        <w:t xml:space="preserve">broadleaf </w:t>
      </w:r>
      <w:r w:rsidR="00685CFA">
        <w:rPr>
          <w:rFonts w:cs="Times New Roman"/>
        </w:rPr>
        <w:t xml:space="preserve">reburned </w:t>
      </w:r>
      <w:r w:rsidR="00D51FB4">
        <w:rPr>
          <w:rFonts w:cs="Times New Roman"/>
        </w:rPr>
        <w:t>forests</w:t>
      </w:r>
      <w:r w:rsidR="00685CFA">
        <w:rPr>
          <w:rFonts w:cs="Times New Roman"/>
        </w:rPr>
        <w:t xml:space="preserve"> (Hayes and Buma, 2021), which might imply smoldering may be limited in such forest types.</w:t>
      </w:r>
      <w:r w:rsidR="00685CFA" w:rsidRPr="001F473C">
        <w:rPr>
          <w:rFonts w:cs="Times New Roman"/>
        </w:rPr>
        <w:t xml:space="preserve"> </w:t>
      </w:r>
      <w:r w:rsidR="00685CFA">
        <w:rPr>
          <w:rFonts w:cs="Times New Roman"/>
        </w:rPr>
        <w:t>While</w:t>
      </w:r>
      <w:r w:rsidR="00685CFA" w:rsidRPr="001F473C">
        <w:rPr>
          <w:rFonts w:cs="Times New Roman"/>
        </w:rPr>
        <w:t xml:space="preserve"> we do not expect these fuels to play a significant role in fire spread </w:t>
      </w:r>
      <w:r w:rsidR="00685CFA">
        <w:rPr>
          <w:rFonts w:cs="Times New Roman"/>
        </w:rPr>
        <w:t xml:space="preserve">in </w:t>
      </w:r>
      <w:r w:rsidR="00AD7F53">
        <w:rPr>
          <w:rFonts w:cs="Times New Roman"/>
        </w:rPr>
        <w:t>broadleaf</w:t>
      </w:r>
      <w:r w:rsidR="00685CFA">
        <w:rPr>
          <w:rFonts w:cs="Times New Roman"/>
        </w:rPr>
        <w:t xml:space="preserve"> </w:t>
      </w:r>
      <w:r w:rsidR="00D51FB4">
        <w:rPr>
          <w:rFonts w:cs="Times New Roman"/>
        </w:rPr>
        <w:t xml:space="preserve">forests </w:t>
      </w:r>
      <w:r w:rsidR="00685CFA" w:rsidRPr="001F473C">
        <w:rPr>
          <w:rFonts w:cs="Times New Roman"/>
        </w:rPr>
        <w:t>over the temporal scales simulated, they may be important on a larger scale.</w:t>
      </w:r>
      <w:r w:rsidR="00685CFA">
        <w:rPr>
          <w:rFonts w:cs="Times New Roman"/>
        </w:rPr>
        <w:t xml:space="preserve"> V</w:t>
      </w:r>
      <w:r>
        <w:rPr>
          <w:rFonts w:cs="Times New Roman"/>
        </w:rPr>
        <w:t>ery few fire behavior models can simulate smolde</w:t>
      </w:r>
      <w:r w:rsidR="00685CFA">
        <w:rPr>
          <w:rFonts w:cs="Times New Roman"/>
        </w:rPr>
        <w:t>r</w:t>
      </w:r>
      <w:r>
        <w:rPr>
          <w:rFonts w:cs="Times New Roman"/>
        </w:rPr>
        <w:t>ing and fire spread simultaneously at a scale relevant to both forms of combustion.</w:t>
      </w:r>
      <w:r w:rsidR="003B0F0D" w:rsidRPr="001F473C">
        <w:rPr>
          <w:rFonts w:cs="Times New Roman"/>
        </w:rPr>
        <w:t xml:space="preserve"> </w:t>
      </w:r>
      <w:r>
        <w:rPr>
          <w:rFonts w:cs="Times New Roman"/>
        </w:rPr>
        <w:t xml:space="preserve">Future work that examines the role of smoldering combustion in </w:t>
      </w:r>
      <w:r w:rsidR="00AD7F53">
        <w:rPr>
          <w:rFonts w:cs="Times New Roman"/>
        </w:rPr>
        <w:t>broadleaf</w:t>
      </w:r>
      <w:r>
        <w:rPr>
          <w:rFonts w:cs="Times New Roman"/>
        </w:rPr>
        <w:t xml:space="preserve"> </w:t>
      </w:r>
      <w:r w:rsidR="00D51FB4">
        <w:rPr>
          <w:rFonts w:cs="Times New Roman"/>
        </w:rPr>
        <w:t>forests</w:t>
      </w:r>
      <w:r>
        <w:rPr>
          <w:rFonts w:cs="Times New Roman"/>
        </w:rPr>
        <w:t xml:space="preserve"> or the transition between smoldering and spreading in boreal fuel types more generally would help fill this gap. </w:t>
      </w:r>
      <w:r w:rsidR="00B12107" w:rsidRPr="00DC50CD">
        <w:rPr>
          <w:rFonts w:cs="Times New Roman"/>
        </w:rPr>
        <w:t>Secondly</w:t>
      </w:r>
      <w:r w:rsidR="00E07D3E" w:rsidRPr="00F1095A">
        <w:rPr>
          <w:rFonts w:cs="Times New Roman"/>
        </w:rPr>
        <w:t>,</w:t>
      </w:r>
      <w:r w:rsidR="00E07D3E">
        <w:rPr>
          <w:rFonts w:cs="Times New Roman"/>
          <w:vertAlign w:val="superscript"/>
        </w:rPr>
        <w:t xml:space="preserve"> </w:t>
      </w:r>
      <w:r w:rsidR="00E07D3E">
        <w:rPr>
          <w:rFonts w:cs="Times New Roman"/>
        </w:rPr>
        <w:t xml:space="preserve">while WFDS is well validated for similar systems and fuel types, it remains unvalidated for boreal systems. Given that our work is explorative and not predictive, WFDS remains a powerful tool for exploring novel fuel characteristics, but comparing WFDS modeled fire behavior with data from observed prescribed fire would help confirm the accuracy of this approach in boreal </w:t>
      </w:r>
      <w:r w:rsidR="001E41D9">
        <w:rPr>
          <w:rFonts w:cs="Times New Roman"/>
        </w:rPr>
        <w:t>forests.</w:t>
      </w:r>
    </w:p>
    <w:p w14:paraId="473B3417" w14:textId="5DD9855B" w:rsidR="002F2AAE" w:rsidRPr="001F473C" w:rsidRDefault="00E8447A" w:rsidP="00B12107">
      <w:pPr>
        <w:ind w:firstLine="720"/>
        <w:rPr>
          <w:rFonts w:cs="Times New Roman"/>
        </w:rPr>
      </w:pPr>
      <w:bookmarkStart w:id="9" w:name="_heading=h.8nw2kotdx536" w:colFirst="0" w:colLast="0"/>
      <w:bookmarkEnd w:id="9"/>
      <w:r>
        <w:rPr>
          <w:rFonts w:cs="Times New Roman"/>
        </w:rPr>
        <w:t>Self-regulation via t</w:t>
      </w:r>
      <w:r w:rsidR="00B12107" w:rsidRPr="001F473C">
        <w:rPr>
          <w:rFonts w:cs="Times New Roman"/>
        </w:rPr>
        <w:t xml:space="preserve">he presence of </w:t>
      </w:r>
      <w:r w:rsidR="00AD7F53">
        <w:rPr>
          <w:rFonts w:cs="Times New Roman"/>
        </w:rPr>
        <w:t>higher moisture</w:t>
      </w:r>
      <w:r w:rsidR="00B12107" w:rsidRPr="001F473C">
        <w:rPr>
          <w:rFonts w:cs="Times New Roman"/>
        </w:rPr>
        <w:t xml:space="preserve"> </w:t>
      </w:r>
      <w:r w:rsidR="00AD7F53">
        <w:rPr>
          <w:rFonts w:cs="Times New Roman"/>
        </w:rPr>
        <w:t>broadleaf</w:t>
      </w:r>
      <w:r w:rsidR="00B12107" w:rsidRPr="001F473C">
        <w:rPr>
          <w:rFonts w:cs="Times New Roman"/>
        </w:rPr>
        <w:t xml:space="preserve"> species has been invoked as a landscape management solution to boreal warming </w:t>
      </w:r>
      <w:r w:rsidR="00B12107">
        <w:rPr>
          <w:rFonts w:cs="Times New Roman"/>
        </w:rPr>
        <w:fldChar w:fldCharType="begin"/>
      </w:r>
      <w:r w:rsidR="00B12107">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B12107">
        <w:rPr>
          <w:rFonts w:cs="Times New Roman"/>
        </w:rPr>
        <w:fldChar w:fldCharType="separate"/>
      </w:r>
      <w:r w:rsidR="00B12107">
        <w:rPr>
          <w:rFonts w:cs="Times New Roman"/>
          <w:noProof/>
        </w:rPr>
        <w:t>(Astrup et al., 2018)</w:t>
      </w:r>
      <w:r w:rsidR="00B12107">
        <w:rPr>
          <w:rFonts w:cs="Times New Roman"/>
        </w:rPr>
        <w:fldChar w:fldCharType="end"/>
      </w:r>
      <w:r w:rsidR="00B12107" w:rsidRPr="001F473C">
        <w:rPr>
          <w:rFonts w:cs="Times New Roman"/>
        </w:rPr>
        <w:t xml:space="preserve">, based on paleoecological evidence of declining fire activity found alongside increases in the presence of birch pollen </w:t>
      </w:r>
      <w:r w:rsidR="00B12107">
        <w:rPr>
          <w:rFonts w:cs="Times New Roman"/>
        </w:rPr>
        <w:fldChar w:fldCharType="begin"/>
      </w:r>
      <w:r w:rsidR="00B12107">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B12107">
        <w:rPr>
          <w:rFonts w:ascii="Cambria Math" w:hAnsi="Cambria Math" w:cs="Cambria Math"/>
        </w:rPr>
        <w:instrText>∼</w:instrText>
      </w:r>
      <w:r w:rsidR="00B12107">
        <w:rPr>
          <w:rFonts w:cs="Times New Roman"/>
        </w:rPr>
        <w:instrText xml:space="preserve">6,000–3,000 y ago, probably as a result of elevated landscape flammability associated with increased\n              Picea mariana\n              in the regional vegetation. During the Medieval Climate Anomaly (MCA; </w:instrText>
      </w:r>
      <w:r w:rsidR="00B12107">
        <w:rPr>
          <w:rFonts w:ascii="Cambria Math" w:hAnsi="Cambria Math" w:cs="Cambria Math"/>
        </w:rPr>
        <w:instrText>∼</w:instrText>
      </w:r>
      <w:r w:rsidR="00B12107">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B12107">
        <w:rPr>
          <w:rFonts w:cs="Times New Roman"/>
        </w:rPr>
        <w:fldChar w:fldCharType="separate"/>
      </w:r>
      <w:r w:rsidR="00B12107">
        <w:rPr>
          <w:rFonts w:cs="Times New Roman"/>
          <w:noProof/>
        </w:rPr>
        <w:t>(Brubaker et al., 2009; Kelly et al., 2013)</w:t>
      </w:r>
      <w:r w:rsidR="00B12107">
        <w:rPr>
          <w:rFonts w:cs="Times New Roman"/>
        </w:rPr>
        <w:fldChar w:fldCharType="end"/>
      </w:r>
      <w:r w:rsidR="00B12107">
        <w:rPr>
          <w:rFonts w:cs="Times New Roman"/>
        </w:rPr>
        <w:t>.</w:t>
      </w:r>
      <w:r w:rsidR="00B12107" w:rsidRPr="001F473C">
        <w:rPr>
          <w:rFonts w:cs="Times New Roman"/>
        </w:rPr>
        <w:t xml:space="preserve"> Our finding that simulated fire spread did not </w:t>
      </w:r>
      <w:r>
        <w:rPr>
          <w:rFonts w:cs="Times New Roman"/>
        </w:rPr>
        <w:t>sustain</w:t>
      </w:r>
      <w:r w:rsidR="00B12107" w:rsidRPr="001F473C">
        <w:rPr>
          <w:rFonts w:cs="Times New Roman"/>
        </w:rPr>
        <w:t xml:space="preserve"> in thrice-burned landscapes, even under extreme conditions, suggests that fuel constraints outweigh fire weather conditions, at least during the initial decades of post-fire regeneration. </w:t>
      </w:r>
      <w:r>
        <w:rPr>
          <w:rFonts w:cs="Times New Roman"/>
        </w:rPr>
        <w:t>More information on the persistence of this self-regulation as stands age will be critical - o</w:t>
      </w:r>
      <w:r w:rsidR="004E0C83" w:rsidRPr="001F473C">
        <w:rPr>
          <w:rFonts w:cs="Times New Roman"/>
        </w:rPr>
        <w:t xml:space="preserve">ur simulated reburned landscapes were based on the observed characteristics of 15-year-old regenerated </w:t>
      </w:r>
      <w:r w:rsidR="00D51FB4">
        <w:rPr>
          <w:rFonts w:cs="Times New Roman"/>
        </w:rPr>
        <w:t>forests</w:t>
      </w:r>
      <w:r w:rsidR="004E0C83" w:rsidRPr="001F473C">
        <w:rPr>
          <w:rFonts w:cs="Times New Roman"/>
        </w:rPr>
        <w:t>.</w:t>
      </w:r>
      <w:r w:rsidR="002F2AAE" w:rsidRPr="001F473C">
        <w:rPr>
          <w:rFonts w:cs="Times New Roman"/>
        </w:rPr>
        <w:t xml:space="preserve"> </w:t>
      </w:r>
      <w:r w:rsidR="00B12107">
        <w:rPr>
          <w:rFonts w:cs="Times New Roman"/>
        </w:rPr>
        <w:t>Current</w:t>
      </w:r>
      <w:r w:rsidR="00C33E86">
        <w:rPr>
          <w:rFonts w:cs="Times New Roman"/>
        </w:rPr>
        <w:t xml:space="preserve"> rates of reburning across Interior Alaska and beyond </w:t>
      </w:r>
      <w:r w:rsidR="004E0C83" w:rsidRPr="001F473C">
        <w:rPr>
          <w:rFonts w:cs="Times New Roman"/>
        </w:rPr>
        <w:t>suggest that self-regulati</w:t>
      </w:r>
      <w:r w:rsidR="00B12107">
        <w:rPr>
          <w:rFonts w:cs="Times New Roman"/>
        </w:rPr>
        <w:t>on</w:t>
      </w:r>
      <w:r w:rsidR="004E0C83" w:rsidRPr="001F473C">
        <w:rPr>
          <w:rFonts w:cs="Times New Roman"/>
        </w:rPr>
        <w:t xml:space="preserve"> persists </w:t>
      </w:r>
      <w:r w:rsidR="00C33E86">
        <w:rPr>
          <w:rFonts w:cs="Times New Roman"/>
        </w:rPr>
        <w:t>across the</w:t>
      </w:r>
      <w:r w:rsidR="00B12107">
        <w:rPr>
          <w:rFonts w:cs="Times New Roman"/>
        </w:rPr>
        <w:t xml:space="preserve"> first two decades after fire</w:t>
      </w:r>
      <w:r w:rsidR="004E0C83" w:rsidRPr="001F473C">
        <w:rPr>
          <w:rFonts w:cs="Times New Roman"/>
        </w:rPr>
        <w:t xml:space="preserve"> </w:t>
      </w:r>
      <w:r w:rsidR="00891B34">
        <w:rPr>
          <w:rFonts w:cs="Times New Roman"/>
        </w:rPr>
        <w:fldChar w:fldCharType="begin"/>
      </w:r>
      <w:r w:rsidR="00714DBF">
        <w:rPr>
          <w:rFonts w:cs="Times New Roman"/>
        </w:rPr>
        <w:instrText xml:space="preserve"> ADDIN ZOTERO_ITEM CSL_CITATION {"citationID":"s2Hq5HpF","properties":{"formattedCitation":"(Buma et al., 2022; Whitman et al., 2024)","plainCitation":"(Buma et al., 2022; Whitman et al., 2024)","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891B34">
        <w:rPr>
          <w:rFonts w:cs="Times New Roman"/>
        </w:rPr>
        <w:fldChar w:fldCharType="separate"/>
      </w:r>
      <w:r w:rsidR="00714DBF">
        <w:rPr>
          <w:rFonts w:cs="Times New Roman"/>
          <w:noProof/>
        </w:rPr>
        <w:t>(Buma et al., 2022; Whitman et al., 2024)</w:t>
      </w:r>
      <w:r w:rsidR="00891B34">
        <w:rPr>
          <w:rFonts w:cs="Times New Roman"/>
        </w:rPr>
        <w:fldChar w:fldCharType="end"/>
      </w:r>
      <w:r w:rsidR="00891B34">
        <w:rPr>
          <w:rFonts w:cs="Times New Roman"/>
        </w:rPr>
        <w:t>,</w:t>
      </w:r>
      <w:r w:rsidR="004E0C83" w:rsidRPr="001F473C">
        <w:rPr>
          <w:rFonts w:cs="Times New Roman"/>
        </w:rPr>
        <w:t xml:space="preserve"> which is consistent with our findings</w:t>
      </w:r>
      <w:r w:rsidR="00B12107">
        <w:rPr>
          <w:rFonts w:cs="Times New Roman"/>
        </w:rPr>
        <w:t xml:space="preserve">. Future work exploring the threshold of fuel abundance or connectivity that prevents fire spread in reburned </w:t>
      </w:r>
      <w:r w:rsidR="00D51FB4">
        <w:rPr>
          <w:rFonts w:cs="Times New Roman"/>
        </w:rPr>
        <w:t>forests</w:t>
      </w:r>
      <w:r w:rsidR="00B12107">
        <w:rPr>
          <w:rFonts w:cs="Times New Roman"/>
        </w:rPr>
        <w:t xml:space="preserve"> will be critical to anticipating fire risk </w:t>
      </w:r>
      <w:r w:rsidR="00E07D3E">
        <w:rPr>
          <w:rFonts w:cs="Times New Roman"/>
        </w:rPr>
        <w:t>as stands continue to mature or as</w:t>
      </w:r>
      <w:r w:rsidR="00B12107">
        <w:rPr>
          <w:rFonts w:cs="Times New Roman"/>
        </w:rPr>
        <w:t xml:space="preserve"> fire </w:t>
      </w:r>
      <w:r w:rsidR="00E07D3E">
        <w:rPr>
          <w:rFonts w:cs="Times New Roman"/>
        </w:rPr>
        <w:t>weather</w:t>
      </w:r>
      <w:r w:rsidR="00B12107">
        <w:rPr>
          <w:rFonts w:cs="Times New Roman"/>
        </w:rPr>
        <w:t xml:space="preserve"> conditions</w:t>
      </w:r>
      <w:r w:rsidR="00897554">
        <w:rPr>
          <w:rFonts w:cs="Times New Roman"/>
        </w:rPr>
        <w:t xml:space="preserve"> </w:t>
      </w:r>
      <w:r w:rsidR="00E07D3E">
        <w:rPr>
          <w:rFonts w:cs="Times New Roman"/>
        </w:rPr>
        <w:t xml:space="preserve">change. </w:t>
      </w:r>
    </w:p>
    <w:p w14:paraId="0000004E" w14:textId="40455DBF" w:rsidR="00FD1B39" w:rsidRPr="001F473C" w:rsidRDefault="0072401A" w:rsidP="00670566">
      <w:pPr>
        <w:pStyle w:val="Heading2"/>
      </w:pPr>
      <w:r w:rsidRPr="001F473C">
        <w:t xml:space="preserve">5. </w:t>
      </w:r>
      <w:r w:rsidR="002525A6" w:rsidRPr="001F473C">
        <w:t>Acknowledgements</w:t>
      </w:r>
    </w:p>
    <w:p w14:paraId="26EEBA46" w14:textId="75C8CAEC" w:rsidR="000A6F5B" w:rsidRPr="001F473C" w:rsidRDefault="002525A6" w:rsidP="001A1230">
      <w:pPr>
        <w:rPr>
          <w:rFonts w:cs="Times New Roman"/>
        </w:rPr>
      </w:pPr>
      <w:r w:rsidRPr="001F473C">
        <w:rPr>
          <w:rFonts w:cs="Times New Roman"/>
        </w:rPr>
        <w:t xml:space="preserve">This study was funded by support from the NSF </w:t>
      </w:r>
      <w:r w:rsidR="00DC50CD">
        <w:rPr>
          <w:rFonts w:cs="Times New Roman"/>
        </w:rPr>
        <w:t>Office of Polar Programs</w:t>
      </w:r>
      <w:r w:rsidRPr="001F473C">
        <w:rPr>
          <w:rFonts w:cs="Times New Roman"/>
        </w:rPr>
        <w:t xml:space="preserve"> (</w:t>
      </w:r>
      <w:r w:rsidR="004E27E6" w:rsidRPr="001F473C">
        <w:rPr>
          <w:rFonts w:cs="Times New Roman"/>
        </w:rPr>
        <w:t>OPP</w:t>
      </w:r>
      <w:r w:rsidR="00F1095A">
        <w:rPr>
          <w:rFonts w:cs="Times New Roman"/>
        </w:rPr>
        <w:t>:</w:t>
      </w:r>
      <w:r w:rsidR="004E27E6" w:rsidRPr="001F473C">
        <w:rPr>
          <w:rFonts w:cs="Times New Roman"/>
        </w:rPr>
        <w:t>1903231</w:t>
      </w:r>
      <w:r w:rsidR="00DC50CD">
        <w:rPr>
          <w:rFonts w:cs="Times New Roman"/>
        </w:rPr>
        <w:t>,</w:t>
      </w:r>
      <w:r w:rsidR="00F1095A">
        <w:rPr>
          <w:rFonts w:cs="Times New Roman"/>
        </w:rPr>
        <w:t xml:space="preserve"> NSF-OPP-PRFP: </w:t>
      </w:r>
      <w:r w:rsidR="00F1095A" w:rsidRPr="00F14834">
        <w:rPr>
          <w:rFonts w:cs="Times New Roman"/>
        </w:rPr>
        <w:t>2219248 and</w:t>
      </w:r>
      <w:r w:rsidR="00DC50CD">
        <w:rPr>
          <w:rFonts w:cs="Times New Roman"/>
        </w:rPr>
        <w:t xml:space="preserve"> </w:t>
      </w:r>
      <w:r w:rsidR="00F1095A">
        <w:rPr>
          <w:rFonts w:cs="Times New Roman"/>
        </w:rPr>
        <w:t>OPP:</w:t>
      </w:r>
      <w:r w:rsidR="00F1095A" w:rsidRPr="00F1095A">
        <w:t xml:space="preserve"> </w:t>
      </w:r>
      <w:r w:rsidR="00F1095A" w:rsidRPr="00F1095A">
        <w:rPr>
          <w:rFonts w:cs="Times New Roman"/>
        </w:rPr>
        <w:t>2215120</w:t>
      </w:r>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r w:rsidR="004E27E6" w:rsidRPr="001F473C">
        <w:rPr>
          <w:rFonts w:cs="Times New Roman"/>
        </w:rPr>
        <w:t xml:space="preserve">Vishnusai Kodicherla,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670566">
      <w:pPr>
        <w:pStyle w:val="Heading2"/>
      </w:pPr>
      <w:r w:rsidRPr="001F473C">
        <w:t xml:space="preserve">6. </w:t>
      </w:r>
      <w:r w:rsidR="002525A6" w:rsidRPr="001F473C">
        <w:t xml:space="preserve">References </w:t>
      </w:r>
    </w:p>
    <w:p w14:paraId="542D06F8" w14:textId="77777777" w:rsidR="00B34232" w:rsidRPr="00B34232" w:rsidRDefault="00891B34" w:rsidP="00B34232">
      <w:pPr>
        <w:pStyle w:val="Bibliography"/>
      </w:pPr>
      <w:r>
        <w:fldChar w:fldCharType="begin"/>
      </w:r>
      <w:r w:rsidR="00B34232">
        <w:instrText xml:space="preserve"> ADDIN ZOTERO_BIBL {"uncited":[],"omitted":[],"custom":[]} CSL_BIBLIOGRAPHY </w:instrText>
      </w:r>
      <w:r>
        <w:fldChar w:fldCharType="separate"/>
      </w:r>
      <w:r w:rsidR="00B34232" w:rsidRPr="00B34232">
        <w:t>Astrup, R., Bernier, P.Y., Genet, H., Lutz, D.A., others, 2018. A sensible climate solution for the boreal forest. Nat Clim Chang.</w:t>
      </w:r>
    </w:p>
    <w:p w14:paraId="5E7131B5" w14:textId="77777777" w:rsidR="00B34232" w:rsidRPr="00B34232" w:rsidRDefault="00B34232" w:rsidP="00B34232">
      <w:pPr>
        <w:pStyle w:val="Bibliography"/>
      </w:pPr>
      <w:r w:rsidRPr="00B34232">
        <w:t>Atchley, A.L., Linn, R., Jonko, A., Hoffman, C., Hyman, J.D., Pimont, F., Sieg, C., Middleton, R.S., 2021. Effects of fuel spatial distribution on wildland fire behaviour. Int J Wildland Fire 30, 179.</w:t>
      </w:r>
    </w:p>
    <w:p w14:paraId="378CCFE3" w14:textId="77777777" w:rsidR="00B34232" w:rsidRPr="00B34232" w:rsidRDefault="00B34232" w:rsidP="00B34232">
      <w:pPr>
        <w:pStyle w:val="Bibliography"/>
      </w:pPr>
      <w:r w:rsidRPr="00B34232">
        <w:t>Balshi, M.S., Mcguire, A.D., Duffy, P., Flannigan, M., Kicklighter, D.W., Melillo, J., 2009. Vulnerability of carbon storage in North American boreal forests to wildfires during the 21st century. Glob. Change Biol. 15, 1491–1510. https://doi.org/10.1111/j.1365-2486.2009.01877.x</w:t>
      </w:r>
    </w:p>
    <w:p w14:paraId="300FF6DB" w14:textId="77777777" w:rsidR="00B34232" w:rsidRPr="00B34232" w:rsidRDefault="00B34232" w:rsidP="00B34232">
      <w:pPr>
        <w:pStyle w:val="Bibliography"/>
      </w:pPr>
      <w:r w:rsidRPr="00B34232">
        <w:t>Baltzer, J.L., Day, N.J., Walker, X.J., Greene, D., Mack, M.C., Alexander, H.D., Arseneault, D., Barnes, J., Bergeron, Y., Boucher, Y., Bourgeau-Chavez, L., Brown, C.D., Carrière, S., Howard, B.K., Gauthier, S., Parisien, M.-A., Reid, K.A., Rogers, B.M., Roland, C., Sirois, L., Stehn, S., Thompson, D.K., Turetsky, M.R., Veraverbeke, S., Whitman, E., Yang, J., Johnstone, J.F., 2021. Increasing fire and the decline of fire adapted black spruce in the boreal forest. Proc. Natl. Acad. Sci. 118, e2024872118. https://doi.org/10.1073/pnas.2024872118</w:t>
      </w:r>
    </w:p>
    <w:p w14:paraId="6F7DFCA8" w14:textId="77777777" w:rsidR="00B34232" w:rsidRPr="00B34232" w:rsidRDefault="00B34232" w:rsidP="00B34232">
      <w:pPr>
        <w:pStyle w:val="Bibliography"/>
      </w:pPr>
      <w:r w:rsidRPr="00B34232">
        <w:t>Barrett, K., Loboda, T., McGuire, A.D., Genet, H., Hoy, E., Kasischke, E., 2016. Static and dynamic controls on fire activity at moderate spatial and temporal scales in the Alaskan boreal forest. Ecosphere 7, e01572. https://doi.org/10.1002/ecs2.1572</w:t>
      </w:r>
    </w:p>
    <w:p w14:paraId="4F52B5B6" w14:textId="77777777" w:rsidR="00B34232" w:rsidRPr="00B34232" w:rsidRDefault="00B34232" w:rsidP="00B34232">
      <w:pPr>
        <w:pStyle w:val="Bibliography"/>
      </w:pPr>
      <w:r w:rsidRPr="00B34232">
        <w:t>Binkley, Lousier, Cromack, 1984. Ecosystem effects of Sitka alder in a Douglas-fir plantation. For. Sci. 30, 26–35.</w:t>
      </w:r>
    </w:p>
    <w:p w14:paraId="3311EA8C" w14:textId="77777777" w:rsidR="00B34232" w:rsidRPr="00B34232" w:rsidRDefault="00B34232" w:rsidP="00B34232">
      <w:pPr>
        <w:pStyle w:val="Bibliography"/>
      </w:pPr>
      <w:r w:rsidRPr="00B34232">
        <w:t>Boby, L.A., Schuur, E.A.G., Mack, M.C., Verbyla, D., Johnstone, J.F., 2010. Quantifying fire severity, carbon, and nitrogen emissions in Alaska’s boreal forest. Ecol. Appl. 20, 1633–1647. https://doi.org/10.1890/08-2295.1</w:t>
      </w:r>
    </w:p>
    <w:p w14:paraId="515FD81F" w14:textId="77777777" w:rsidR="00B34232" w:rsidRPr="00B34232" w:rsidRDefault="00B34232" w:rsidP="00B34232">
      <w:pPr>
        <w:pStyle w:val="Bibliography"/>
      </w:pPr>
      <w:r w:rsidRPr="00B34232">
        <w:t>Bond-Lamberty, B., Wang, C., Gower, S.T., 2002. Aboveground and belowground biomass and sapwood area allometric equations for six boreal tree species of northern Manitoba 32, 10.</w:t>
      </w:r>
    </w:p>
    <w:p w14:paraId="64F3003D" w14:textId="0D66CCC6" w:rsidR="00B34232" w:rsidRPr="00B34232" w:rsidRDefault="00B34232" w:rsidP="00B34232">
      <w:pPr>
        <w:pStyle w:val="Bibliography"/>
      </w:pPr>
      <w:r w:rsidRPr="00B34232">
        <w:t xml:space="preserve">Boyd, M.A., Walker, X.J., Barnes, J., Celis, G., Goetz, S.J., Johnstone, J.F., Link, N.T., Melvin, A.M., Saperstein, L., Schuur, E.A., 2023. Decadal impacts of wildfire fuel reduction treatments on ecosystem characteristics and fire behavior in </w:t>
      </w:r>
      <w:r w:rsidR="00CB4274" w:rsidRPr="00B34232">
        <w:t>Alaskan</w:t>
      </w:r>
      <w:r w:rsidRPr="00B34232">
        <w:t xml:space="preserve"> boreal forests. For. Ecol. Manag. 546, 121347.</w:t>
      </w:r>
    </w:p>
    <w:p w14:paraId="595D2257" w14:textId="77777777" w:rsidR="00B34232" w:rsidRPr="00B34232" w:rsidRDefault="00B34232" w:rsidP="00B34232">
      <w:pPr>
        <w:pStyle w:val="Bibliography"/>
      </w:pPr>
      <w:r w:rsidRPr="00B34232">
        <w:t>Brown, J.K., 1974. Handbook for inventorying downed woody material (No. 24). US Department of Agriculture, Forest Service, Intermountain Forest and Range Experiment Station.</w:t>
      </w:r>
    </w:p>
    <w:p w14:paraId="64FB38F2" w14:textId="77777777" w:rsidR="00B34232" w:rsidRPr="00B34232" w:rsidRDefault="00B34232" w:rsidP="00B34232">
      <w:pPr>
        <w:pStyle w:val="Bibliography"/>
      </w:pPr>
      <w:r w:rsidRPr="00B34232">
        <w:t>Brubaker, L.B., Higuera, P.E., Rupp, T.S., Olson, M.A., Anderson, P.M., Hu, F.S., 2009. Linking sediment-charcoal records and ecological modeling to understand causes of fire-regime change in boreal forests. Ecology 90, 1788–1801. https://doi.org/10.1890/08-0797.1</w:t>
      </w:r>
    </w:p>
    <w:p w14:paraId="14C497D9" w14:textId="77777777" w:rsidR="00B34232" w:rsidRPr="00B34232" w:rsidRDefault="00B34232" w:rsidP="00B34232">
      <w:pPr>
        <w:pStyle w:val="Bibliography"/>
      </w:pPr>
      <w:r w:rsidRPr="00B34232">
        <w:t>Buma, B., Hayes, K., Weiss, S., Lucash, M., 2022. Short-interval fires increasing in the Alaskan boreal forest as fire self-regulation decays across forest types. Sci. Rep. 12, 4901. https://doi.org/10.1038/s41598-022-08912-8</w:t>
      </w:r>
    </w:p>
    <w:p w14:paraId="550223F1" w14:textId="77777777" w:rsidR="00B34232" w:rsidRPr="00B34232" w:rsidRDefault="00B34232" w:rsidP="00B34232">
      <w:pPr>
        <w:pStyle w:val="Bibliography"/>
      </w:pPr>
      <w:r w:rsidRPr="00B34232">
        <w:t>Cahoon, S.M.P., Sullivan, P.F., Gray, A.N., 2022. Interactions among wildfire, forest type and landscape position are key determinants of boreal forest carbon stocks. J. Ecol. 110, 2475–2492. https://doi.org/10.1111/1365-2745.13963</w:t>
      </w:r>
    </w:p>
    <w:p w14:paraId="4E29B2A9" w14:textId="77777777" w:rsidR="00B34232" w:rsidRPr="00B34232" w:rsidRDefault="00B34232" w:rsidP="00B34232">
      <w:pPr>
        <w:pStyle w:val="Bibliography"/>
      </w:pPr>
      <w:r w:rsidRPr="00B34232">
        <w:t>Castle, D., Mell, W.E., Miller, F.J., 2013. Examination of the wildland-urban interface fire dynamics simulator in modeling of laboratory-scale surface-to-crown fire transition.</w:t>
      </w:r>
    </w:p>
    <w:p w14:paraId="30B7DCA1" w14:textId="77777777" w:rsidR="00B34232" w:rsidRPr="00B34232" w:rsidRDefault="00B34232" w:rsidP="00B34232">
      <w:pPr>
        <w:pStyle w:val="Bibliography"/>
      </w:pPr>
      <w:r w:rsidRPr="00B34232">
        <w:t>Eckdahl, J.A., Kristensen, J.A., Metcalfe, D.B., 2022. Climatic variation drives loss and restructuring of carbon and nitrogen in boreal forest wildfire. Biogeosciences 19, 2487–2506. https://doi.org/10.5194/bg-19-2487-2022</w:t>
      </w:r>
    </w:p>
    <w:p w14:paraId="1897E129" w14:textId="77777777" w:rsidR="00B34232" w:rsidRPr="00B34232" w:rsidRDefault="00B34232" w:rsidP="00B34232">
      <w:pPr>
        <w:pStyle w:val="Bibliography"/>
      </w:pPr>
      <w:r w:rsidRPr="00B34232">
        <w:t>Foster, A.C., Wang, J.A., Frost, G.V., Davidson, S.J., Hoy, E., Turner, K.W., Sonnentag, O., Epstein, H., Berner, L.T., Armstrong, A.H., others, 2022. Disturbances in North American boreal forest and Arctic tundra: impacts, interactions, and responses. Environ. Res. Lett. 17, 113001.</w:t>
      </w:r>
    </w:p>
    <w:p w14:paraId="15A59F1D" w14:textId="77777777" w:rsidR="00B34232" w:rsidRPr="00B34232" w:rsidRDefault="00B34232" w:rsidP="00B34232">
      <w:pPr>
        <w:pStyle w:val="Bibliography"/>
      </w:pPr>
      <w:r w:rsidRPr="00B34232">
        <w:t>Hammond, D.H., Strand, E.K., Hudak, A.T., Newingham, B.A., 2019. Boreal forest vegetation and fuel conditions 12 years after the 2004 Taylor Complex fires in Alaska, USA. Fire Ecol. 15, 32. https://doi.org/10.1186/s42408-019-0049-5</w:t>
      </w:r>
    </w:p>
    <w:p w14:paraId="0DD5DE60" w14:textId="77777777" w:rsidR="00B34232" w:rsidRPr="00B34232" w:rsidRDefault="00B34232" w:rsidP="00B34232">
      <w:pPr>
        <w:pStyle w:val="Bibliography"/>
      </w:pPr>
      <w:r w:rsidRPr="00B34232">
        <w:t>Hanan, E.J., Kennedy, M.C., Ren, J., Johnson, M.C., Smith, A.M.S., 2022. Missing Climate Feedbacks in Fire Models: Limitations and Uncertainties in Fuel Loadings and the Role of Decomposition in Fine Fuel Accumulation. J. Adv. Model. Earth Syst. 14, e2021MS002818. https://doi.org/10.1029/2021MS002818</w:t>
      </w:r>
    </w:p>
    <w:p w14:paraId="60C0BD40" w14:textId="77777777" w:rsidR="00B34232" w:rsidRPr="00B34232" w:rsidRDefault="00B34232" w:rsidP="00B34232">
      <w:pPr>
        <w:pStyle w:val="Bibliography"/>
      </w:pPr>
      <w:r w:rsidRPr="00B34232">
        <w:t>Hart, S.J., Henkelman, J., McLoughlin, P.D., Nielsen, S.E., Truchon‐Savard, A., Johnstone, J.F., 2019. Examining forest resilience to changing fire frequency in a fire‐prone region of boreal forest. Glob. Change Biol. 25, 869–884. https://doi.org/10.1111/gcb.14550</w:t>
      </w:r>
    </w:p>
    <w:p w14:paraId="5D2918D0" w14:textId="77777777" w:rsidR="00B34232" w:rsidRPr="00B34232" w:rsidRDefault="00B34232" w:rsidP="00B34232">
      <w:pPr>
        <w:pStyle w:val="Bibliography"/>
      </w:pPr>
      <w:r w:rsidRPr="00B34232">
        <w:t>Hayes, K., Buma, B., 2021. Effects of short‐interval disturbances continue to accumulate, overwhelming variability in local resilience. Ecosphere 12. https://doi.org/10.1002/ecs2.3379</w:t>
      </w:r>
    </w:p>
    <w:p w14:paraId="0CA9D83B" w14:textId="77777777" w:rsidR="00B34232" w:rsidRPr="00B34232" w:rsidRDefault="00B34232" w:rsidP="00B34232">
      <w:pPr>
        <w:pStyle w:val="Bibliography"/>
      </w:pPr>
      <w:r w:rsidRPr="00B34232">
        <w:t>Hély, C., Bergeron, Y., Flannigan, M.D., 2000. Effects of Stand Composition on Fire Hazard in Mixed-Wood Canadian Boreal Forest. J. Veg. Sci. 11, 813–824. https://doi.org/10.2307/3236551</w:t>
      </w:r>
    </w:p>
    <w:p w14:paraId="6AD8FBCA" w14:textId="77777777" w:rsidR="00B34232" w:rsidRPr="00B34232" w:rsidRDefault="00B34232" w:rsidP="00B34232">
      <w:pPr>
        <w:pStyle w:val="Bibliography"/>
      </w:pPr>
      <w:r w:rsidRPr="00B34232">
        <w:t>Hines, W.G.S., Hines, R.J.O., 1979. The Eberhardt statistic and the detection of nonrandomness of spatial point distributions. Biometrika 66, 73–79. https://doi.org/10.1093/biomet/66.1.73</w:t>
      </w:r>
    </w:p>
    <w:p w14:paraId="2140629B" w14:textId="77777777" w:rsidR="00B34232" w:rsidRPr="00B34232" w:rsidRDefault="00B34232" w:rsidP="00B34232">
      <w:pPr>
        <w:pStyle w:val="Bibliography"/>
      </w:pPr>
      <w:r w:rsidRPr="00B34232">
        <w:t>Hoecker, T.J., Higuera, P.E., 2019. Forest succession and climate variability interacted to control fire activity over the last four centuries in an Alaskan boreal landscape. Landsc Ecol 34, 227–241.</w:t>
      </w:r>
    </w:p>
    <w:p w14:paraId="3E138F47" w14:textId="77777777" w:rsidR="00B34232" w:rsidRPr="00B34232" w:rsidRDefault="00B34232" w:rsidP="00B34232">
      <w:pPr>
        <w:pStyle w:val="Bibliography"/>
      </w:pPr>
      <w:r w:rsidRPr="00B34232">
        <w:t>Hoffman, C., Morgan, P., Mell, W., Parsons, R., Strand, E.K., Cook, S., 2012. Numerical Simulation of Crown Fire Hazard Immediately after Bark Beetle-Caused Mortality in Lodgepole Pine Forests. For. Sci. 58, 178–188. https://doi.org/10.5849/forsci.10-137</w:t>
      </w:r>
    </w:p>
    <w:p w14:paraId="0F6C6EC3" w14:textId="77777777" w:rsidR="00B34232" w:rsidRPr="00B34232" w:rsidRDefault="00B34232" w:rsidP="00B34232">
      <w:pPr>
        <w:pStyle w:val="Bibliography"/>
      </w:pPr>
      <w:r w:rsidRPr="00B34232">
        <w:t>Hoffman, C., Sieg, C., Linn, R., Mell, W., Parsons, R., Ziegler, J., Hiers, J., 2018. Advancing the Science of Wildland Fire Dynamics Using Process-Based Models. Fire 1, 32. https://doi.org/10.3390/fire1020032</w:t>
      </w:r>
    </w:p>
    <w:p w14:paraId="4DE1EBC2" w14:textId="77777777" w:rsidR="00B34232" w:rsidRPr="00B34232" w:rsidRDefault="00B34232" w:rsidP="00B34232">
      <w:pPr>
        <w:pStyle w:val="Bibliography"/>
      </w:pPr>
      <w:r w:rsidRPr="00B34232">
        <w:t>Hoffman, C.M., Morgan, P., Mell, W., Parsons, R., Strand, E., Cook, S., 2013. Surface Fire Intensity Influences Simulated Crown Fire Behavior in Lodgepole Pine Forests with Recent Mountain Pine Beetle-Caused Tree Mortality. For. Sci. 59, 390–399. https://doi.org/10.5849/forsci.11-114</w:t>
      </w:r>
    </w:p>
    <w:p w14:paraId="6F1E3ECD" w14:textId="77777777" w:rsidR="00B34232" w:rsidRPr="00B34232" w:rsidRDefault="00B34232" w:rsidP="00B34232">
      <w:pPr>
        <w:pStyle w:val="Bibliography"/>
      </w:pPr>
      <w:r w:rsidRPr="00B34232">
        <w:t>Johnstone, J.F., Celis, G., Chapin III, F.S., Hollingsworth, T.N., Jean, M., Mack, M.C., 2020. Factors shaping alternate successional trajectories in burned black spruce forests of Alaska. Ecosphere 11, e03129. https://doi.org/10.1002/ecs2.3129</w:t>
      </w:r>
    </w:p>
    <w:p w14:paraId="765C29B1" w14:textId="77777777" w:rsidR="00B34232" w:rsidRPr="00B34232" w:rsidRDefault="00B34232" w:rsidP="00B34232">
      <w:pPr>
        <w:pStyle w:val="Bibliography"/>
      </w:pPr>
      <w:r w:rsidRPr="00B34232">
        <w:t>Johnstone, J.F., Chapin, F.S., 2006. Effects of Soil Burn Severity on Post-Fire Tree Recruitment in Boreal Forest. Ecosystems 9, 14–31. https://doi.org/10.1007/s10021-004-0042-x</w:t>
      </w:r>
    </w:p>
    <w:p w14:paraId="48B868CE" w14:textId="77777777" w:rsidR="00B34232" w:rsidRPr="00B34232" w:rsidRDefault="00B34232" w:rsidP="00B34232">
      <w:pPr>
        <w:pStyle w:val="Bibliography"/>
      </w:pPr>
      <w:r w:rsidRPr="00B34232">
        <w:t>Johnstone, J.F., Hollingsworth, T.N., Chapin, F.S., Mack, M.C., 2010. Changes in fire regime break the legacy lock on successional trajectories in Alaskan boreal forest. Glob. Change Biol. 16, 1281–1295. https://doi.org/10.1111/j.1365-2486.2009.02051.x</w:t>
      </w:r>
    </w:p>
    <w:p w14:paraId="65998A44" w14:textId="77777777" w:rsidR="00B34232" w:rsidRPr="00B34232" w:rsidRDefault="00B34232" w:rsidP="00B34232">
      <w:pPr>
        <w:pStyle w:val="Bibliography"/>
      </w:pPr>
      <w:r w:rsidRPr="00B34232">
        <w:t>Kasischke, E.S., Verbyla, D.L., Rupp, T.S., McGuire, A.D., Murphy, K.A., Jandt, R., Barnes, J.L., Hoy, E.E., Duffy, P.A., Calef, M., Turetsky, M.R., n.d. Alaska’s changing fire regime - implications for the vulnerability of its boreal forests 12.</w:t>
      </w:r>
    </w:p>
    <w:p w14:paraId="4E5A2DF7" w14:textId="77777777" w:rsidR="00B34232" w:rsidRPr="00B34232" w:rsidRDefault="00B34232" w:rsidP="00B34232">
      <w:pPr>
        <w:pStyle w:val="Bibliography"/>
      </w:pPr>
      <w:r w:rsidRPr="00B34232">
        <w:t>Kelly, R., Chipman, M.L., Higuera, P.E., Stefanova, I., Brubaker, L.B., Hu, F.S., 2013. Recent burning of boreal forests exceeds fire regime limits of the past 10,000 years. Proc. Natl. Acad. Sci. 110, 13055–13060. https://doi.org/10.1073/pnas.1305069110</w:t>
      </w:r>
    </w:p>
    <w:p w14:paraId="74A23FB5" w14:textId="77777777" w:rsidR="00B34232" w:rsidRPr="00B34232" w:rsidRDefault="00B34232" w:rsidP="00B34232">
      <w:pPr>
        <w:pStyle w:val="Bibliography"/>
      </w:pPr>
      <w:r w:rsidRPr="00B34232">
        <w:t>Lund, M.T., Nordling, K., Gjelsvik, A.B., Samset, B.H., 2023. The influence of variability on fire weather conditions in high latitude regions under present and future global warming. Environ. Res. Commun. 5, 065016. https://doi.org/10.1088/2515-7620/acdfad</w:t>
      </w:r>
    </w:p>
    <w:p w14:paraId="0F7300F0" w14:textId="77777777" w:rsidR="00B34232" w:rsidRPr="00B34232" w:rsidRDefault="00B34232" w:rsidP="00B34232">
      <w:pPr>
        <w:pStyle w:val="Bibliography"/>
      </w:pPr>
      <w:r w:rsidRPr="00B34232">
        <w:t>Mack, M.C., Walker, X.J., Johnstone, J.F., Alexander, H.D., Melvin, A.M., Jean, M., Miller, S.N., 2021. Carbon loss from boreal forest wildfires offset by increased dominance of deciduous trees. Science 372, 280–283.</w:t>
      </w:r>
    </w:p>
    <w:p w14:paraId="49F7A62B" w14:textId="77777777" w:rsidR="00B34232" w:rsidRPr="00B34232" w:rsidRDefault="00B34232" w:rsidP="00B34232">
      <w:pPr>
        <w:pStyle w:val="Bibliography"/>
      </w:pPr>
      <w:r w:rsidRPr="00B34232">
        <w:t>McGrattan, K., Hostikka, S., n.d. Verification and Validation Process of a Fire Model.</w:t>
      </w:r>
    </w:p>
    <w:p w14:paraId="3CAE9531" w14:textId="77777777" w:rsidR="00B34232" w:rsidRPr="00B34232" w:rsidRDefault="00B34232" w:rsidP="00B34232">
      <w:pPr>
        <w:pStyle w:val="Bibliography"/>
      </w:pPr>
      <w:r w:rsidRPr="00B34232">
        <w:t>McGrattan, K., Hostikka, S., McDermott, R., Floyd, J., Weinschenk, C., Overholt, K., n.d. Fire Dynamics Simulator User’s Guide. NIST Spec. Publ.</w:t>
      </w:r>
    </w:p>
    <w:p w14:paraId="109E3CEA" w14:textId="77777777" w:rsidR="00B34232" w:rsidRPr="00B34232" w:rsidRDefault="00B34232" w:rsidP="00B34232">
      <w:pPr>
        <w:pStyle w:val="Bibliography"/>
      </w:pPr>
      <w:r w:rsidRPr="00B34232">
        <w:t>McGrattan, K., McDermott, R., Floyd, J., Hostikka, S., Forney, G., Baum, H., 2012. Computational fluid dynamics modelling of fire. Int. J. Comput. Fluid Dyn. 26, 349–361. https://doi.org/10.1080/10618562.2012.659663</w:t>
      </w:r>
    </w:p>
    <w:p w14:paraId="219394C2" w14:textId="77777777" w:rsidR="00B34232" w:rsidRPr="00B34232" w:rsidRDefault="00B34232" w:rsidP="00B34232">
      <w:pPr>
        <w:pStyle w:val="Bibliography"/>
      </w:pPr>
      <w:r w:rsidRPr="00B34232">
        <w:t>Mell, W., 2007. Modeling wildland and wildland-urban interface fires.</w:t>
      </w:r>
    </w:p>
    <w:p w14:paraId="35BE8F59" w14:textId="54EC5503" w:rsidR="00B34232" w:rsidRPr="00B34232" w:rsidRDefault="00B34232" w:rsidP="00B34232">
      <w:pPr>
        <w:pStyle w:val="Bibliography"/>
      </w:pPr>
      <w:r w:rsidRPr="00B34232">
        <w:t xml:space="preserve">Mell, W., Maranghides, A., McDermott, R., Manzello, S.L., 2009. Numerical simulation and experiments of burning </w:t>
      </w:r>
      <w:r w:rsidR="00CB4274" w:rsidRPr="00B34232">
        <w:t>Douglas</w:t>
      </w:r>
      <w:r w:rsidRPr="00B34232">
        <w:t xml:space="preserve"> fir trees. Combust. Flame 156, 2023–2041. https://doi.org/10.1016/j.combustflame.2009.06.015</w:t>
      </w:r>
    </w:p>
    <w:p w14:paraId="6A8E1E00" w14:textId="77777777" w:rsidR="00B34232" w:rsidRPr="00B34232" w:rsidRDefault="00B34232" w:rsidP="00B34232">
      <w:pPr>
        <w:pStyle w:val="Bibliography"/>
      </w:pPr>
      <w:r w:rsidRPr="00B34232">
        <w:t>Mell, W., McNamara, D., Maranghides, A., McDermott, R., Forney, G., Hoffman, C., Ginder, M., 2011. COMPUTER MODELLING OF WILDLAND-URBAN INTERFACE FIRES 13.</w:t>
      </w:r>
    </w:p>
    <w:p w14:paraId="6921C994" w14:textId="77777777" w:rsidR="00B34232" w:rsidRPr="00B34232" w:rsidRDefault="00B34232" w:rsidP="00B34232">
      <w:pPr>
        <w:pStyle w:val="Bibliography"/>
      </w:pPr>
      <w:r w:rsidRPr="00B34232">
        <w:t>Mell, W.E., McDermott, R.J., Forney, G.P., Hoffman, C., Ginder, M., 2010. Wildland Fire Behavior Modeling: Perspectives, New Approaches and Applications 17.</w:t>
      </w:r>
    </w:p>
    <w:p w14:paraId="503F1BF7" w14:textId="77777777" w:rsidR="00B34232" w:rsidRPr="00B34232" w:rsidRDefault="00B34232" w:rsidP="00B34232">
      <w:pPr>
        <w:pStyle w:val="Bibliography"/>
      </w:pPr>
      <w:r w:rsidRPr="00B34232">
        <w:t>Mueller, E., Mell, W., Simeoni, A., 2014. Large eddy simulation of forest canopy flow for wildland fire modeling. Can. J. For. Res. 44, 1534–1544. https://doi.org/10.1139/cjfr-2014-0184</w:t>
      </w:r>
    </w:p>
    <w:p w14:paraId="2020AD79" w14:textId="77777777" w:rsidR="00B34232" w:rsidRPr="00B34232" w:rsidRDefault="00B34232" w:rsidP="00B34232">
      <w:pPr>
        <w:pStyle w:val="Bibliography"/>
      </w:pPr>
      <w:r w:rsidRPr="00B34232">
        <w:t>Overholt, K.J., Kurzawski, A.J., Cabrera, J., Koopersmith, M., Ezekoye, O.A., 2014. Fire behavior and heat fluxes for lab-scale burning of little bluestem grass. Fire Saf. J. 67, 70–81. https://doi.org/10.1016/j.firesaf.2014.05.007</w:t>
      </w:r>
    </w:p>
    <w:p w14:paraId="20ABAD29" w14:textId="77777777" w:rsidR="00B34232" w:rsidRPr="00B34232" w:rsidRDefault="00B34232" w:rsidP="00B34232">
      <w:pPr>
        <w:pStyle w:val="Bibliography"/>
      </w:pPr>
      <w:r w:rsidRPr="00B34232">
        <w:t>Parks, S.A., Holsinger, L.M., Miller, C., others, 2015. Wildland fire as a self‐regulating mechanism: the role of previous burns and weather in limiting fire progression. Ecological.</w:t>
      </w:r>
    </w:p>
    <w:p w14:paraId="751ECC31" w14:textId="77777777" w:rsidR="00B34232" w:rsidRPr="00B34232" w:rsidRDefault="00B34232" w:rsidP="00B34232">
      <w:pPr>
        <w:pStyle w:val="Bibliography"/>
      </w:pPr>
      <w:r w:rsidRPr="00B34232">
        <w:t>Parsons, R., Linn, R., Pimont, F., Hoffman, C., Sauer, J., Winterkamp, J., Sieg, C., Jolly, W., 2017. Numerical investigation of aggregated fuel spatial pattern impacts on fire behavior. Land Basel 6, 43.</w:t>
      </w:r>
    </w:p>
    <w:p w14:paraId="398C6CE3" w14:textId="77777777" w:rsidR="00B34232" w:rsidRPr="00B34232" w:rsidRDefault="00B34232" w:rsidP="00B34232">
      <w:pPr>
        <w:pStyle w:val="Bibliography"/>
      </w:pPr>
      <w:r w:rsidRPr="00B34232">
        <w:t>Perez-Ramirez, Y., Mell, W.E., Santoni, P.A., Tramoni, J.B., Bosseur, F., 2017. Examination of WFDS in Modeling Spreading Fires in a Furniture Calorimeter. Fire Technol. 53, 1795–1832. https://doi.org/10.1007/s10694-017-0657-z</w:t>
      </w:r>
    </w:p>
    <w:p w14:paraId="5B3A0852" w14:textId="77777777" w:rsidR="00B34232" w:rsidRPr="00B34232" w:rsidRDefault="00B34232" w:rsidP="00B34232">
      <w:pPr>
        <w:pStyle w:val="Bibliography"/>
      </w:pPr>
      <w:r w:rsidRPr="00B34232">
        <w:t>Ritter, S.M., Hoffman, C.M., Battaglia, M.A., Jain, T.B., 2022. Restoration and fuel hazard reduction result in equivalent reductions in crown fire behavior in dry conifer forests. Ecol. Appl. 32, e2682. https://doi.org/10.1002/eap.2682</w:t>
      </w:r>
    </w:p>
    <w:p w14:paraId="5C5E130B" w14:textId="77777777" w:rsidR="00B34232" w:rsidRPr="00B34232" w:rsidRDefault="00B34232" w:rsidP="00B34232">
      <w:pPr>
        <w:pStyle w:val="Bibliography"/>
      </w:pPr>
      <w:r w:rsidRPr="00B34232">
        <w:t>Ritter, S.M., Hoffman, C.M., Battaglia, M.A., Stevens-Rumann, C.S., Mell, W.E., 2020. Fine-scale fire patterns mediate forest structure in frequent-fire ecosystems. Ecosphere 11, e03177.</w:t>
      </w:r>
    </w:p>
    <w:p w14:paraId="200D845C" w14:textId="77777777" w:rsidR="00B34232" w:rsidRPr="00B34232" w:rsidRDefault="00B34232" w:rsidP="00B34232">
      <w:pPr>
        <w:pStyle w:val="Bibliography"/>
      </w:pPr>
      <w:r w:rsidRPr="00B34232">
        <w:t>Sánchez-Monroy, X., Mell, W., Torres-Arenas, J., Butler, B.W., 2019. Fire spread upslope: Numerical simulation of laboratory experiments. Fire Saf. J. 108, 102844. https://doi.org/10.1016/j.firesaf.2019.102844</w:t>
      </w:r>
    </w:p>
    <w:p w14:paraId="419B7E76" w14:textId="77777777" w:rsidR="00B34232" w:rsidRPr="00B34232" w:rsidRDefault="00B34232" w:rsidP="00B34232">
      <w:pPr>
        <w:pStyle w:val="Bibliography"/>
      </w:pPr>
      <w:r w:rsidRPr="00B34232">
        <w:t>Stocks, B.J., Lynham, T.J., Lawson, B.D., Alexander, M.E., Van Wagner, C.E., McAlpine, R.S., Dubé, D.E., 1989. Canadian Forest Fire Danger Rating System: An overview. Chron 65, 258–265.</w:t>
      </w:r>
    </w:p>
    <w:p w14:paraId="054F41D3" w14:textId="77777777" w:rsidR="00B34232" w:rsidRPr="00B34232" w:rsidRDefault="00B34232" w:rsidP="00B34232">
      <w:pPr>
        <w:pStyle w:val="Bibliography"/>
      </w:pPr>
      <w:r w:rsidRPr="00B34232">
        <w:t>Turquety, S., Logan, J.A., Jacob, D.J., Hudman, R.C., Leung, F.Y., Heald, C.L., Yantosca, R.M., Wu, S., Emmons, L.K., Edwards, D.P., Sachse, G.W., 2007. Inventory of boreal fire emissions for North America in 2004: Importance of peat burning and pyroconvective injection. J Geophys Res 112.</w:t>
      </w:r>
    </w:p>
    <w:p w14:paraId="4C9CDDAB" w14:textId="77777777" w:rsidR="00B34232" w:rsidRPr="00B34232" w:rsidRDefault="00B34232" w:rsidP="00B34232">
      <w:pPr>
        <w:pStyle w:val="Bibliography"/>
      </w:pPr>
      <w:r w:rsidRPr="00B34232">
        <w:t>Veraverbeke, S., Rogers, B.M., Goulden, M.L., Jandt, R.R., Miller, C.E., Wiggins, E.B., Randerson, J.T., 2017. Lightning as a major driver of recent large fire years in North American boreal forests. Nat. Clim. Change 7, 529–534. https://doi.org/10.1038/nclimate3329</w:t>
      </w:r>
    </w:p>
    <w:p w14:paraId="38F0D4CB" w14:textId="77777777" w:rsidR="00B34232" w:rsidRPr="00B34232" w:rsidRDefault="00B34232" w:rsidP="00B34232">
      <w:pPr>
        <w:pStyle w:val="Bibliography"/>
      </w:pPr>
      <w:r w:rsidRPr="00B34232">
        <w:t>Werth, P., Potter, B., Clements, C., Finney, M., Forthofer, J., McAllister, S., Goodrick, S., Alexander, M., Cruz, M., 2011. Synthesis of Knowledge of Extreme Fire Behavior: Volume I for Fire Managers. JFSP Synth. Rep.</w:t>
      </w:r>
    </w:p>
    <w:p w14:paraId="0A204A43" w14:textId="77777777" w:rsidR="00B34232" w:rsidRPr="00B34232" w:rsidRDefault="00B34232" w:rsidP="00B34232">
      <w:pPr>
        <w:pStyle w:val="Bibliography"/>
      </w:pPr>
      <w:r w:rsidRPr="00B34232">
        <w:t>Whitman, E., Barber, Q.E., Jain, P., Parks, S.A., Guindon, L., Thompson, D.K., Parisien, M.-A., 2024. A modest increase in fire weather overcomes resistance to fire spread in recently burned boreal forests. Glob. Change Biol. 30, e17363. https://doi.org/10.1111/gcb.17363</w:t>
      </w:r>
    </w:p>
    <w:p w14:paraId="13CDB001" w14:textId="77777777" w:rsidR="00B34232" w:rsidRPr="00B34232" w:rsidRDefault="00B34232" w:rsidP="00B34232">
      <w:pPr>
        <w:pStyle w:val="Bibliography"/>
      </w:pPr>
      <w:r w:rsidRPr="00B34232">
        <w:t>Whitman, E., Parisien, M.-A., Thompson, D.K., Flannigan, M.D., 2019. Short-interval wildfire and drought overwhelm boreal forest resilience. Sci. Rep. 9, 18796. https://doi.org/10.1038/s41598-019-55036-7</w:t>
      </w:r>
    </w:p>
    <w:p w14:paraId="54E5CAAA" w14:textId="77777777" w:rsidR="00B34232" w:rsidRPr="00B34232" w:rsidRDefault="00B34232" w:rsidP="00B34232">
      <w:pPr>
        <w:pStyle w:val="Bibliography"/>
      </w:pPr>
      <w:r w:rsidRPr="00B34232">
        <w:t>Ziegler, J.P., Hoffman, C.M., Collins, B.M., Knapp, E.E., Mell, W. (Ruddy), 2021. Pyric tree spatial patterning interactions in historical and contemporary mixed conifer forests, California, USA. Ecol. Evol. 11, 820–834. https://doi.org/10.1002/ece3.7084</w:t>
      </w:r>
    </w:p>
    <w:p w14:paraId="0E9CAD5C" w14:textId="77777777" w:rsidR="00B34232" w:rsidRPr="00B34232" w:rsidRDefault="00B34232" w:rsidP="00B34232">
      <w:pPr>
        <w:pStyle w:val="Bibliography"/>
      </w:pPr>
      <w:r w:rsidRPr="00B34232">
        <w:t>Ziegler, J.P., Hoffman, C.M., Collins, B.M., Long, J.W., Dagley, C.M., Mell, W., 2020. Simulated Fire Behavior and Fine-Scale Forest Structure Following Conifer Removal in Aspen-Conifer Forests in the Lake Tahoe Basin, USA. Fire 3, 51. https://doi.org/10.3390/fire3030051</w:t>
      </w:r>
    </w:p>
    <w:p w14:paraId="76FA2F53" w14:textId="3D7805D2" w:rsidR="00BB10D2" w:rsidRPr="00C1776F" w:rsidRDefault="00891B34" w:rsidP="00C1776F">
      <w:pPr>
        <w:rPr>
          <w:rFonts w:cs="Times New Roman"/>
        </w:rPr>
      </w:pPr>
      <w:r>
        <w:fldChar w:fldCharType="end"/>
      </w:r>
    </w:p>
    <w:sectPr w:rsidR="00BB10D2" w:rsidRPr="00C1776F" w:rsidSect="000A6F5B">
      <w:headerReference w:type="default" r:id="rId17"/>
      <w:footerReference w:type="even"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EB33A" w14:textId="77777777" w:rsidR="00A074D2" w:rsidRDefault="00A074D2">
      <w:r>
        <w:separator/>
      </w:r>
    </w:p>
  </w:endnote>
  <w:endnote w:type="continuationSeparator" w:id="0">
    <w:p w14:paraId="73EB5DC3" w14:textId="77777777" w:rsidR="00A074D2" w:rsidRDefault="00A074D2">
      <w:r>
        <w:continuationSeparator/>
      </w:r>
    </w:p>
  </w:endnote>
  <w:endnote w:type="continuationNotice" w:id="1">
    <w:p w14:paraId="691688BE" w14:textId="77777777" w:rsidR="00A074D2" w:rsidRDefault="00A074D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331DA616"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218ED" w14:textId="77777777" w:rsidR="00A074D2" w:rsidRDefault="00A074D2">
      <w:r>
        <w:separator/>
      </w:r>
    </w:p>
  </w:footnote>
  <w:footnote w:type="continuationSeparator" w:id="0">
    <w:p w14:paraId="7E48E517" w14:textId="77777777" w:rsidR="00A074D2" w:rsidRDefault="00A074D2">
      <w:r>
        <w:continuationSeparator/>
      </w:r>
    </w:p>
  </w:footnote>
  <w:footnote w:type="continuationNotice" w:id="1">
    <w:p w14:paraId="3161E888" w14:textId="77777777" w:rsidR="00A074D2" w:rsidRDefault="00A074D2">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8A0969">
        <w:rPr>
          <w:rStyle w:val="FootnoteReference"/>
          <w:sz w:val="22"/>
          <w:szCs w:val="22"/>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F14834" w:rsidRDefault="008A0969" w:rsidP="008A0969">
      <w:pPr>
        <w:spacing w:line="240" w:lineRule="auto"/>
        <w:rPr>
          <w:rFonts w:cs="Times New Roman"/>
          <w:sz w:val="22"/>
          <w:szCs w:val="22"/>
          <w:lang w:val="es-ES"/>
        </w:rPr>
      </w:pPr>
      <w:r w:rsidRPr="008A0969">
        <w:rPr>
          <w:rStyle w:val="FootnoteReference"/>
          <w:rFonts w:cs="Times New Roman"/>
          <w:sz w:val="22"/>
          <w:szCs w:val="22"/>
        </w:rPr>
        <w:footnoteRef/>
      </w:r>
      <w:r w:rsidRPr="00F14834">
        <w:rPr>
          <w:rFonts w:cs="Times New Roman"/>
          <w:sz w:val="22"/>
          <w:szCs w:val="22"/>
          <w:lang w:val="es-ES"/>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8A0969">
        <w:rPr>
          <w:rStyle w:val="FootnoteReference"/>
          <w:rFonts w:cs="Times New Roman"/>
          <w:sz w:val="22"/>
          <w:szCs w:val="22"/>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3B71AF"/>
    <w:multiLevelType w:val="multilevel"/>
    <w:tmpl w:val="13C60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F1468BE"/>
    <w:multiLevelType w:val="hybridMultilevel"/>
    <w:tmpl w:val="8110C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5"/>
  </w:num>
  <w:num w:numId="6" w16cid:durableId="1566573865">
    <w:abstractNumId w:val="4"/>
  </w:num>
  <w:num w:numId="7" w16cid:durableId="20944713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3DA4"/>
    <w:rsid w:val="00005C06"/>
    <w:rsid w:val="00005D5D"/>
    <w:rsid w:val="00007890"/>
    <w:rsid w:val="00007C7A"/>
    <w:rsid w:val="00010491"/>
    <w:rsid w:val="00012888"/>
    <w:rsid w:val="00020C78"/>
    <w:rsid w:val="000302F1"/>
    <w:rsid w:val="00031E3E"/>
    <w:rsid w:val="0004198D"/>
    <w:rsid w:val="00043AAF"/>
    <w:rsid w:val="00043C2B"/>
    <w:rsid w:val="00054549"/>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0EEC"/>
    <w:rsid w:val="001056B8"/>
    <w:rsid w:val="00110476"/>
    <w:rsid w:val="00117B60"/>
    <w:rsid w:val="001244F7"/>
    <w:rsid w:val="001470CC"/>
    <w:rsid w:val="00161CB9"/>
    <w:rsid w:val="00162722"/>
    <w:rsid w:val="001657F9"/>
    <w:rsid w:val="00172475"/>
    <w:rsid w:val="001829B5"/>
    <w:rsid w:val="001838D1"/>
    <w:rsid w:val="001A1230"/>
    <w:rsid w:val="001C0B11"/>
    <w:rsid w:val="001C174D"/>
    <w:rsid w:val="001C3A38"/>
    <w:rsid w:val="001C3BB9"/>
    <w:rsid w:val="001D4D00"/>
    <w:rsid w:val="001D7FA4"/>
    <w:rsid w:val="001E2453"/>
    <w:rsid w:val="001E40EF"/>
    <w:rsid w:val="001E41D9"/>
    <w:rsid w:val="001E60CF"/>
    <w:rsid w:val="001F143A"/>
    <w:rsid w:val="001F473C"/>
    <w:rsid w:val="001F687A"/>
    <w:rsid w:val="00210F6D"/>
    <w:rsid w:val="00211568"/>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80B0C"/>
    <w:rsid w:val="00287D22"/>
    <w:rsid w:val="002A78AB"/>
    <w:rsid w:val="002B415A"/>
    <w:rsid w:val="002C55C0"/>
    <w:rsid w:val="002C756D"/>
    <w:rsid w:val="002C7E01"/>
    <w:rsid w:val="002C7F69"/>
    <w:rsid w:val="002D261C"/>
    <w:rsid w:val="002D63A0"/>
    <w:rsid w:val="002E0749"/>
    <w:rsid w:val="002E2E41"/>
    <w:rsid w:val="002E5710"/>
    <w:rsid w:val="002E63B6"/>
    <w:rsid w:val="002F1EFB"/>
    <w:rsid w:val="002F27A8"/>
    <w:rsid w:val="002F2AAE"/>
    <w:rsid w:val="00300169"/>
    <w:rsid w:val="00301E5D"/>
    <w:rsid w:val="003046B4"/>
    <w:rsid w:val="003055FD"/>
    <w:rsid w:val="00313211"/>
    <w:rsid w:val="0031400D"/>
    <w:rsid w:val="003318F5"/>
    <w:rsid w:val="00340F14"/>
    <w:rsid w:val="00342B9B"/>
    <w:rsid w:val="0035031E"/>
    <w:rsid w:val="00352DDA"/>
    <w:rsid w:val="003633BB"/>
    <w:rsid w:val="00366ED2"/>
    <w:rsid w:val="00370554"/>
    <w:rsid w:val="00370787"/>
    <w:rsid w:val="00373790"/>
    <w:rsid w:val="00384D2A"/>
    <w:rsid w:val="003A1991"/>
    <w:rsid w:val="003A5E07"/>
    <w:rsid w:val="003A7F1E"/>
    <w:rsid w:val="003B0B48"/>
    <w:rsid w:val="003B0F0D"/>
    <w:rsid w:val="003B7E39"/>
    <w:rsid w:val="003C2FBC"/>
    <w:rsid w:val="003C5704"/>
    <w:rsid w:val="003C63E0"/>
    <w:rsid w:val="003E6469"/>
    <w:rsid w:val="003F7607"/>
    <w:rsid w:val="003F7853"/>
    <w:rsid w:val="004074B0"/>
    <w:rsid w:val="00411E27"/>
    <w:rsid w:val="00414E0B"/>
    <w:rsid w:val="004263B1"/>
    <w:rsid w:val="00437152"/>
    <w:rsid w:val="00444ADB"/>
    <w:rsid w:val="004507ED"/>
    <w:rsid w:val="00452C04"/>
    <w:rsid w:val="004573BB"/>
    <w:rsid w:val="00466EE9"/>
    <w:rsid w:val="004747E5"/>
    <w:rsid w:val="00480176"/>
    <w:rsid w:val="00483C9A"/>
    <w:rsid w:val="004857C1"/>
    <w:rsid w:val="00485F92"/>
    <w:rsid w:val="004860D7"/>
    <w:rsid w:val="004861FE"/>
    <w:rsid w:val="00494BB5"/>
    <w:rsid w:val="004A1141"/>
    <w:rsid w:val="004A7F0C"/>
    <w:rsid w:val="004B3748"/>
    <w:rsid w:val="004C4C4F"/>
    <w:rsid w:val="004C6443"/>
    <w:rsid w:val="004C7A72"/>
    <w:rsid w:val="004D7800"/>
    <w:rsid w:val="004E0C83"/>
    <w:rsid w:val="004E27E6"/>
    <w:rsid w:val="004E4517"/>
    <w:rsid w:val="004E540A"/>
    <w:rsid w:val="004F0C99"/>
    <w:rsid w:val="00506641"/>
    <w:rsid w:val="00512CF8"/>
    <w:rsid w:val="00515771"/>
    <w:rsid w:val="00516CC8"/>
    <w:rsid w:val="005234BD"/>
    <w:rsid w:val="005272A6"/>
    <w:rsid w:val="00531BB3"/>
    <w:rsid w:val="00532A08"/>
    <w:rsid w:val="005422FC"/>
    <w:rsid w:val="005463C4"/>
    <w:rsid w:val="00560196"/>
    <w:rsid w:val="00560310"/>
    <w:rsid w:val="005760E6"/>
    <w:rsid w:val="005814ED"/>
    <w:rsid w:val="00586081"/>
    <w:rsid w:val="00592BC8"/>
    <w:rsid w:val="005930D8"/>
    <w:rsid w:val="0059689A"/>
    <w:rsid w:val="005A65D6"/>
    <w:rsid w:val="005B3E3F"/>
    <w:rsid w:val="005B6E89"/>
    <w:rsid w:val="005C3CB8"/>
    <w:rsid w:val="005C7522"/>
    <w:rsid w:val="005E08D7"/>
    <w:rsid w:val="005E4937"/>
    <w:rsid w:val="005F2B2D"/>
    <w:rsid w:val="0061294B"/>
    <w:rsid w:val="00613DD8"/>
    <w:rsid w:val="006175C9"/>
    <w:rsid w:val="0062717E"/>
    <w:rsid w:val="006331FB"/>
    <w:rsid w:val="0063373A"/>
    <w:rsid w:val="00636E19"/>
    <w:rsid w:val="00646F80"/>
    <w:rsid w:val="00656A76"/>
    <w:rsid w:val="006626D6"/>
    <w:rsid w:val="0066462E"/>
    <w:rsid w:val="00670566"/>
    <w:rsid w:val="00673664"/>
    <w:rsid w:val="00675E12"/>
    <w:rsid w:val="00682184"/>
    <w:rsid w:val="0068515B"/>
    <w:rsid w:val="00685CFA"/>
    <w:rsid w:val="006B0C59"/>
    <w:rsid w:val="006C1B43"/>
    <w:rsid w:val="006C4361"/>
    <w:rsid w:val="006C72CD"/>
    <w:rsid w:val="006D193E"/>
    <w:rsid w:val="006D2ABC"/>
    <w:rsid w:val="006D6422"/>
    <w:rsid w:val="006E0D8F"/>
    <w:rsid w:val="006E7499"/>
    <w:rsid w:val="006F1BD2"/>
    <w:rsid w:val="006F22A7"/>
    <w:rsid w:val="006F6327"/>
    <w:rsid w:val="00714DBF"/>
    <w:rsid w:val="0072401A"/>
    <w:rsid w:val="0073364C"/>
    <w:rsid w:val="00752E0F"/>
    <w:rsid w:val="0076178B"/>
    <w:rsid w:val="00763AEB"/>
    <w:rsid w:val="007652EA"/>
    <w:rsid w:val="007758AB"/>
    <w:rsid w:val="0078191D"/>
    <w:rsid w:val="0078213F"/>
    <w:rsid w:val="00794718"/>
    <w:rsid w:val="007A21B5"/>
    <w:rsid w:val="007C6C8A"/>
    <w:rsid w:val="007D1710"/>
    <w:rsid w:val="007D3916"/>
    <w:rsid w:val="007D51A7"/>
    <w:rsid w:val="007E5615"/>
    <w:rsid w:val="0080057D"/>
    <w:rsid w:val="00812BB2"/>
    <w:rsid w:val="00823D6B"/>
    <w:rsid w:val="00845037"/>
    <w:rsid w:val="00865106"/>
    <w:rsid w:val="00884F27"/>
    <w:rsid w:val="00885DFA"/>
    <w:rsid w:val="0088789F"/>
    <w:rsid w:val="00891B34"/>
    <w:rsid w:val="00891F3A"/>
    <w:rsid w:val="00894F05"/>
    <w:rsid w:val="0089561D"/>
    <w:rsid w:val="00897554"/>
    <w:rsid w:val="008A0969"/>
    <w:rsid w:val="008B2343"/>
    <w:rsid w:val="008C5569"/>
    <w:rsid w:val="008D1D6B"/>
    <w:rsid w:val="008E2CD7"/>
    <w:rsid w:val="008E4F93"/>
    <w:rsid w:val="008E60BB"/>
    <w:rsid w:val="008F1881"/>
    <w:rsid w:val="008F4304"/>
    <w:rsid w:val="00903960"/>
    <w:rsid w:val="00906723"/>
    <w:rsid w:val="0092718D"/>
    <w:rsid w:val="00934247"/>
    <w:rsid w:val="009406EE"/>
    <w:rsid w:val="009424C9"/>
    <w:rsid w:val="0095143C"/>
    <w:rsid w:val="00952624"/>
    <w:rsid w:val="009535F1"/>
    <w:rsid w:val="00956115"/>
    <w:rsid w:val="00956F50"/>
    <w:rsid w:val="00957415"/>
    <w:rsid w:val="009749E1"/>
    <w:rsid w:val="0099004F"/>
    <w:rsid w:val="009941A8"/>
    <w:rsid w:val="00997508"/>
    <w:rsid w:val="009A05C3"/>
    <w:rsid w:val="009A487D"/>
    <w:rsid w:val="009A6A6A"/>
    <w:rsid w:val="009B69AF"/>
    <w:rsid w:val="009C0260"/>
    <w:rsid w:val="009D43A5"/>
    <w:rsid w:val="009E5257"/>
    <w:rsid w:val="009F077B"/>
    <w:rsid w:val="009F1424"/>
    <w:rsid w:val="009F7412"/>
    <w:rsid w:val="009F76A3"/>
    <w:rsid w:val="00A074D2"/>
    <w:rsid w:val="00A136E4"/>
    <w:rsid w:val="00A1475A"/>
    <w:rsid w:val="00A24D5E"/>
    <w:rsid w:val="00A30AD4"/>
    <w:rsid w:val="00A35250"/>
    <w:rsid w:val="00A370B9"/>
    <w:rsid w:val="00A471EA"/>
    <w:rsid w:val="00A47DC3"/>
    <w:rsid w:val="00A550BE"/>
    <w:rsid w:val="00A64667"/>
    <w:rsid w:val="00A66058"/>
    <w:rsid w:val="00A71CB1"/>
    <w:rsid w:val="00A74595"/>
    <w:rsid w:val="00A93C69"/>
    <w:rsid w:val="00A963AA"/>
    <w:rsid w:val="00AA1AB6"/>
    <w:rsid w:val="00AA214C"/>
    <w:rsid w:val="00AA310E"/>
    <w:rsid w:val="00AA3C8A"/>
    <w:rsid w:val="00AA5BB9"/>
    <w:rsid w:val="00AB4C54"/>
    <w:rsid w:val="00AC3338"/>
    <w:rsid w:val="00AD1DBF"/>
    <w:rsid w:val="00AD3165"/>
    <w:rsid w:val="00AD405D"/>
    <w:rsid w:val="00AD516D"/>
    <w:rsid w:val="00AD7F53"/>
    <w:rsid w:val="00AF174B"/>
    <w:rsid w:val="00AF17D5"/>
    <w:rsid w:val="00AF2C25"/>
    <w:rsid w:val="00B0049A"/>
    <w:rsid w:val="00B0494D"/>
    <w:rsid w:val="00B05042"/>
    <w:rsid w:val="00B10745"/>
    <w:rsid w:val="00B12107"/>
    <w:rsid w:val="00B13836"/>
    <w:rsid w:val="00B16185"/>
    <w:rsid w:val="00B22222"/>
    <w:rsid w:val="00B27AF3"/>
    <w:rsid w:val="00B31E7C"/>
    <w:rsid w:val="00B330DF"/>
    <w:rsid w:val="00B34232"/>
    <w:rsid w:val="00B365D6"/>
    <w:rsid w:val="00B40F34"/>
    <w:rsid w:val="00B41790"/>
    <w:rsid w:val="00B470A1"/>
    <w:rsid w:val="00B513D0"/>
    <w:rsid w:val="00B51E31"/>
    <w:rsid w:val="00B55B97"/>
    <w:rsid w:val="00B55CCF"/>
    <w:rsid w:val="00B62A29"/>
    <w:rsid w:val="00B62DB4"/>
    <w:rsid w:val="00B66C7F"/>
    <w:rsid w:val="00B678E7"/>
    <w:rsid w:val="00B716CA"/>
    <w:rsid w:val="00B81125"/>
    <w:rsid w:val="00B81BB6"/>
    <w:rsid w:val="00B8329F"/>
    <w:rsid w:val="00B83864"/>
    <w:rsid w:val="00B90AB2"/>
    <w:rsid w:val="00B9150A"/>
    <w:rsid w:val="00B91684"/>
    <w:rsid w:val="00B95F3E"/>
    <w:rsid w:val="00B97D8F"/>
    <w:rsid w:val="00BA3D3D"/>
    <w:rsid w:val="00BB10D2"/>
    <w:rsid w:val="00BB31E8"/>
    <w:rsid w:val="00BB4B56"/>
    <w:rsid w:val="00BB5406"/>
    <w:rsid w:val="00BB6972"/>
    <w:rsid w:val="00BB7DAF"/>
    <w:rsid w:val="00BC4728"/>
    <w:rsid w:val="00BD00AA"/>
    <w:rsid w:val="00BD23CA"/>
    <w:rsid w:val="00BE38CE"/>
    <w:rsid w:val="00BF1BF1"/>
    <w:rsid w:val="00BF3310"/>
    <w:rsid w:val="00C00865"/>
    <w:rsid w:val="00C0701E"/>
    <w:rsid w:val="00C13F6B"/>
    <w:rsid w:val="00C14DF0"/>
    <w:rsid w:val="00C15279"/>
    <w:rsid w:val="00C1776F"/>
    <w:rsid w:val="00C24AA0"/>
    <w:rsid w:val="00C33E86"/>
    <w:rsid w:val="00C40F36"/>
    <w:rsid w:val="00C421B8"/>
    <w:rsid w:val="00C461DC"/>
    <w:rsid w:val="00C81F2F"/>
    <w:rsid w:val="00C846A6"/>
    <w:rsid w:val="00C8735D"/>
    <w:rsid w:val="00C945AD"/>
    <w:rsid w:val="00CA08FD"/>
    <w:rsid w:val="00CA3881"/>
    <w:rsid w:val="00CA716D"/>
    <w:rsid w:val="00CB4274"/>
    <w:rsid w:val="00CC28C2"/>
    <w:rsid w:val="00CC4B80"/>
    <w:rsid w:val="00CC686C"/>
    <w:rsid w:val="00CD1890"/>
    <w:rsid w:val="00CD4EAF"/>
    <w:rsid w:val="00CE27ED"/>
    <w:rsid w:val="00CE6662"/>
    <w:rsid w:val="00CF79B8"/>
    <w:rsid w:val="00D04139"/>
    <w:rsid w:val="00D11851"/>
    <w:rsid w:val="00D127F3"/>
    <w:rsid w:val="00D156C4"/>
    <w:rsid w:val="00D20EEF"/>
    <w:rsid w:val="00D267C0"/>
    <w:rsid w:val="00D31758"/>
    <w:rsid w:val="00D41D10"/>
    <w:rsid w:val="00D457F6"/>
    <w:rsid w:val="00D4609E"/>
    <w:rsid w:val="00D46BCD"/>
    <w:rsid w:val="00D51CB7"/>
    <w:rsid w:val="00D51FB4"/>
    <w:rsid w:val="00D5484C"/>
    <w:rsid w:val="00D6317A"/>
    <w:rsid w:val="00D71D31"/>
    <w:rsid w:val="00D73726"/>
    <w:rsid w:val="00D745A4"/>
    <w:rsid w:val="00D749D7"/>
    <w:rsid w:val="00D770DE"/>
    <w:rsid w:val="00DC46B2"/>
    <w:rsid w:val="00DC50CD"/>
    <w:rsid w:val="00DD13F1"/>
    <w:rsid w:val="00DE045D"/>
    <w:rsid w:val="00DE26CF"/>
    <w:rsid w:val="00DE6733"/>
    <w:rsid w:val="00DF0598"/>
    <w:rsid w:val="00DF7F52"/>
    <w:rsid w:val="00E0697E"/>
    <w:rsid w:val="00E07D3E"/>
    <w:rsid w:val="00E10235"/>
    <w:rsid w:val="00E13B98"/>
    <w:rsid w:val="00E17844"/>
    <w:rsid w:val="00E17FE1"/>
    <w:rsid w:val="00E20D51"/>
    <w:rsid w:val="00E222F1"/>
    <w:rsid w:val="00E22BC0"/>
    <w:rsid w:val="00E23850"/>
    <w:rsid w:val="00E23926"/>
    <w:rsid w:val="00E355E8"/>
    <w:rsid w:val="00E43313"/>
    <w:rsid w:val="00E51954"/>
    <w:rsid w:val="00E54D5D"/>
    <w:rsid w:val="00E55AA2"/>
    <w:rsid w:val="00E6636A"/>
    <w:rsid w:val="00E71E4B"/>
    <w:rsid w:val="00E749C9"/>
    <w:rsid w:val="00E76203"/>
    <w:rsid w:val="00E7724A"/>
    <w:rsid w:val="00E83425"/>
    <w:rsid w:val="00E8447A"/>
    <w:rsid w:val="00E86853"/>
    <w:rsid w:val="00E87794"/>
    <w:rsid w:val="00E96255"/>
    <w:rsid w:val="00EA2C0F"/>
    <w:rsid w:val="00EB24E7"/>
    <w:rsid w:val="00EB40A6"/>
    <w:rsid w:val="00EB4373"/>
    <w:rsid w:val="00EC21FF"/>
    <w:rsid w:val="00ED2ACD"/>
    <w:rsid w:val="00ED69FF"/>
    <w:rsid w:val="00EE64D6"/>
    <w:rsid w:val="00EF1F80"/>
    <w:rsid w:val="00EF58FB"/>
    <w:rsid w:val="00EF5A12"/>
    <w:rsid w:val="00F1095A"/>
    <w:rsid w:val="00F11388"/>
    <w:rsid w:val="00F13F84"/>
    <w:rsid w:val="00F14834"/>
    <w:rsid w:val="00F30155"/>
    <w:rsid w:val="00F334AE"/>
    <w:rsid w:val="00F348C5"/>
    <w:rsid w:val="00F427DF"/>
    <w:rsid w:val="00F451E2"/>
    <w:rsid w:val="00F46DB8"/>
    <w:rsid w:val="00F5647B"/>
    <w:rsid w:val="00F662C3"/>
    <w:rsid w:val="00F7311A"/>
    <w:rsid w:val="00F82B01"/>
    <w:rsid w:val="00F86EA6"/>
    <w:rsid w:val="00F949C7"/>
    <w:rsid w:val="00F96E59"/>
    <w:rsid w:val="00FB59DE"/>
    <w:rsid w:val="00FC1099"/>
    <w:rsid w:val="00FC1677"/>
    <w:rsid w:val="00FC64B2"/>
    <w:rsid w:val="00FD0F80"/>
    <w:rsid w:val="00FD1B39"/>
    <w:rsid w:val="00FD4FE0"/>
    <w:rsid w:val="00FD740A"/>
    <w:rsid w:val="00FE21AD"/>
    <w:rsid w:val="00FE5A60"/>
    <w:rsid w:val="00FF06E4"/>
    <w:rsid w:val="00FF090A"/>
    <w:rsid w:val="00FF3956"/>
    <w:rsid w:val="00FF53C7"/>
    <w:rsid w:val="00FF6CF6"/>
    <w:rsid w:val="00FF7A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670566"/>
    <w:pPr>
      <w:keepNext/>
      <w:keepLines/>
      <w:spacing w:before="40"/>
      <w:outlineLvl w:val="1"/>
    </w:pPr>
    <w:rPr>
      <w:rFonts w:cs="Times New Roman"/>
      <w:b/>
      <w:bCs/>
      <w:color w:val="000000" w:themeColor="text1"/>
    </w:rPr>
  </w:style>
  <w:style w:type="paragraph" w:styleId="Heading3">
    <w:name w:val="heading 3"/>
    <w:basedOn w:val="Normal"/>
    <w:next w:val="Normal"/>
    <w:link w:val="Heading3Char"/>
    <w:autoRedefine/>
    <w:uiPriority w:val="9"/>
    <w:unhideWhenUsed/>
    <w:qFormat/>
    <w:rsid w:val="00384D2A"/>
    <w:pPr>
      <w:keepNext/>
      <w:keepLines/>
      <w:spacing w:before="40"/>
      <w:outlineLvl w:val="2"/>
    </w:pPr>
    <w:rPr>
      <w:rFonts w:eastAsiaTheme="majorEastAsia" w:cs="Times New Roman"/>
      <w:i/>
      <w:color w:val="0D0D0D" w:themeColor="text1" w:themeTint="F2"/>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670566"/>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384D2A"/>
    <w:rPr>
      <w:rFonts w:ascii="Times New Roman" w:eastAsiaTheme="majorEastAsia" w:hAnsi="Times New Roman" w:cs="Times New Roman"/>
      <w:i/>
      <w:color w:val="0D0D0D" w:themeColor="text1" w:themeTint="F2"/>
    </w:rPr>
  </w:style>
  <w:style w:type="character" w:customStyle="1" w:styleId="Heading5Char">
    <w:name w:val="Heading 5 Char"/>
    <w:basedOn w:val="DefaultParagraphFont"/>
    <w:link w:val="Heading5"/>
    <w:uiPriority w:val="9"/>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 w:type="paragraph" w:styleId="NormalWeb">
    <w:name w:val="Normal (Web)"/>
    <w:basedOn w:val="Normal"/>
    <w:uiPriority w:val="99"/>
    <w:semiHidden/>
    <w:unhideWhenUsed/>
    <w:rsid w:val="00494BB5"/>
    <w:pPr>
      <w:spacing w:before="100" w:beforeAutospacing="1" w:after="100" w:afterAutospacing="1" w:line="240" w:lineRule="auto"/>
    </w:pPr>
    <w:rPr>
      <w:rFonts w:eastAsia="Times New Roman" w:cs="Times New Roman"/>
    </w:rPr>
  </w:style>
  <w:style w:type="character" w:styleId="PlaceholderText">
    <w:name w:val="Placeholder Text"/>
    <w:basedOn w:val="DefaultParagraphFont"/>
    <w:uiPriority w:val="99"/>
    <w:semiHidden/>
    <w:rsid w:val="003C63E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098222">
      <w:bodyDiv w:val="1"/>
      <w:marLeft w:val="0"/>
      <w:marRight w:val="0"/>
      <w:marTop w:val="0"/>
      <w:marBottom w:val="0"/>
      <w:divBdr>
        <w:top w:val="none" w:sz="0" w:space="0" w:color="auto"/>
        <w:left w:val="none" w:sz="0" w:space="0" w:color="auto"/>
        <w:bottom w:val="none" w:sz="0" w:space="0" w:color="auto"/>
        <w:right w:val="none" w:sz="0" w:space="0" w:color="auto"/>
      </w:divBdr>
    </w:div>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64792316">
      <w:bodyDiv w:val="1"/>
      <w:marLeft w:val="0"/>
      <w:marRight w:val="0"/>
      <w:marTop w:val="0"/>
      <w:marBottom w:val="0"/>
      <w:divBdr>
        <w:top w:val="none" w:sz="0" w:space="0" w:color="auto"/>
        <w:left w:val="none" w:sz="0" w:space="0" w:color="auto"/>
        <w:bottom w:val="none" w:sz="0" w:space="0" w:color="auto"/>
        <w:right w:val="none" w:sz="0" w:space="0" w:color="auto"/>
      </w:divBdr>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 w:id="185567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yesk@caryinstitute.org"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32491</Words>
  <Characters>185205</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5</cp:revision>
  <cp:lastPrinted>2024-08-15T18:34:00Z</cp:lastPrinted>
  <dcterms:created xsi:type="dcterms:W3CDTF">2024-08-16T13:23:00Z</dcterms:created>
  <dcterms:modified xsi:type="dcterms:W3CDTF">2024-08-16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7.0.1-beta.1+d879c507a"&gt;&lt;session id="Z5oEji8H"/&gt;&lt;style id="http://www.zotero.org/styles/agricultural-and-forest-meteorology" hasBibliography="1" bibliographyStyleHasBeenSet="1"/&gt;&lt;prefs&gt;&lt;pref name="fieldType" value="F</vt:lpwstr>
  </property>
  <property fmtid="{D5CDD505-2E9C-101B-9397-08002B2CF9AE}" pid="4" name="ZOTERO_PREF_2">
    <vt:lpwstr>ield"/&gt;&lt;pref name="automaticJournalAbbreviations" value="true"/&gt;&lt;/prefs&gt;&lt;/data&gt;</vt:lpwstr>
  </property>
</Properties>
</file>